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43014" w:rsidRPr="008375BC" w:rsidRDefault="00D43014" w:rsidP="00D43014">
      <w:r w:rsidRPr="00146130">
        <w:rPr>
          <w:rFonts w:ascii="Times New Roman" w:hAnsi="Times New Roman" w:cs="Times New Roman"/>
          <w:b/>
          <w:szCs w:val="24"/>
        </w:rPr>
        <w:t>Supplementary Table S</w:t>
      </w:r>
      <w:r w:rsidR="00AD2556">
        <w:rPr>
          <w:rFonts w:ascii="Times New Roman" w:hAnsi="Times New Roman" w:cs="Times New Roman"/>
          <w:b/>
          <w:szCs w:val="24"/>
        </w:rPr>
        <w:t>8</w:t>
      </w:r>
      <w:r w:rsidRPr="00146130">
        <w:rPr>
          <w:rFonts w:ascii="Times New Roman" w:hAnsi="Times New Roman" w:cs="Times New Roman"/>
          <w:b/>
          <w:szCs w:val="24"/>
        </w:rPr>
        <w:t>.</w:t>
      </w:r>
      <w:r w:rsidRPr="00146130">
        <w:rPr>
          <w:rFonts w:ascii="Times New Roman" w:hAnsi="Times New Roman" w:cs="Times New Roman"/>
          <w:szCs w:val="24"/>
        </w:rPr>
        <w:t xml:space="preserve"> Primers</w:t>
      </w:r>
      <w:r>
        <w:rPr>
          <w:rFonts w:ascii="Times New Roman" w:hAnsi="Times New Roman" w:cs="Times New Roman"/>
          <w:szCs w:val="24"/>
        </w:rPr>
        <w:t>.</w:t>
      </w:r>
      <w:r w:rsidRPr="00D43014">
        <w:rPr>
          <w:rFonts w:ascii="Times New Roman" w:hAnsi="Times New Roman" w:cs="Times New Roman"/>
          <w:szCs w:val="24"/>
        </w:rPr>
        <w:t xml:space="preserve"> </w:t>
      </w:r>
      <w:r w:rsidRPr="00E268B1">
        <w:rPr>
          <w:rFonts w:ascii="Times New Roman" w:hAnsi="Times New Roman" w:cs="Times New Roman"/>
          <w:szCs w:val="24"/>
        </w:rPr>
        <w:t>AGI codes were extracted from TAIR (www.arabidopsis.org).</w:t>
      </w:r>
    </w:p>
    <w:tbl>
      <w:tblPr>
        <w:tblW w:w="14175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977"/>
        <w:gridCol w:w="1276"/>
        <w:gridCol w:w="1134"/>
        <w:gridCol w:w="6237"/>
        <w:gridCol w:w="2551"/>
      </w:tblGrid>
      <w:tr w:rsidR="005C6E55" w:rsidRPr="00E268B1" w:rsidTr="00E268B1">
        <w:trPr>
          <w:divId w:val="2002343600"/>
          <w:trHeight w:val="300"/>
          <w:jc w:val="center"/>
        </w:trPr>
        <w:tc>
          <w:tcPr>
            <w:tcW w:w="29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562A77" w:rsidRPr="00E268B1" w:rsidRDefault="00562A77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1061A4" w:rsidRPr="00E268B1" w:rsidRDefault="00562A77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Gene</w:t>
            </w:r>
            <w:r w:rsidR="001061A4"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/</w:t>
            </w:r>
          </w:p>
          <w:p w:rsidR="001061A4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mutant/</w:t>
            </w:r>
          </w:p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nsertio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562A77" w:rsidRPr="00E268B1" w:rsidRDefault="00562A77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GI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562A77" w:rsidRPr="00E268B1" w:rsidRDefault="00562A77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equence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562A77" w:rsidRPr="00E268B1" w:rsidRDefault="00B719A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itation</w:t>
            </w:r>
            <w:r w:rsidR="006301CB"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/link</w:t>
            </w:r>
            <w:r w:rsidRPr="00E268B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for primer</w:t>
            </w:r>
          </w:p>
        </w:tc>
      </w:tr>
      <w:tr w:rsidR="00635A70" w:rsidRPr="00E268B1" w:rsidTr="00E268B1">
        <w:trPr>
          <w:divId w:val="2002343600"/>
          <w:trHeight w:val="288"/>
          <w:jc w:val="center"/>
        </w:trPr>
        <w:tc>
          <w:tcPr>
            <w:tcW w:w="1417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635A70" w:rsidRPr="00E268B1" w:rsidRDefault="00997F4E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G</w:t>
            </w:r>
            <w:r w:rsidR="00635A70" w:rsidRPr="00E268B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enotyping</w:t>
            </w:r>
          </w:p>
        </w:tc>
      </w:tr>
      <w:tr w:rsidR="005C6E55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635A7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635A7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ATACGCCTTTGTTAAG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B719A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aegle et al., 2016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C6E55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1061A4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ATACCAATCCAATCAGGCTGCGAAGAAGACCACTGCAGC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562A77" w:rsidRPr="00E268B1" w:rsidRDefault="00B719A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aegle et al., 2016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9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ATACGCCTTTGTTAAG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B719A0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aegle et al., 2016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S632 ttg1-9 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dCAPS</w:t>
            </w:r>
            <w:proofErr w:type="spellEnd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-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9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CCAAATAAGAGCCTGTGTATCATCACCTCG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635 ttg1-10-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0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ATTAGAGTGTCACATATTAATG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 xml:space="preserve">ANS636 ttg1-10 </w:t>
            </w:r>
            <w:proofErr w:type="spellStart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dCAPS</w:t>
            </w:r>
            <w:proofErr w:type="spellEnd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-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0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CTGATTCGATTCGAGATTTGGCTT</w:t>
            </w:r>
            <w:r w:rsidRPr="00E268B1">
              <w:rPr>
                <w:rFonts w:ascii="Times New Roman" w:hAnsi="Times New Roman" w:cs="Times New Roman"/>
                <w:b/>
                <w:bCs/>
                <w:color w:val="FF8080"/>
                <w:sz w:val="20"/>
                <w:szCs w:val="20"/>
                <w:u w:val="single"/>
              </w:rPr>
              <w:t>G</w:t>
            </w: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TT</w:t>
            </w:r>
            <w:r w:rsidRPr="00E268B1">
              <w:rPr>
                <w:rFonts w:ascii="Times New Roman" w:hAnsi="Times New Roman" w:cs="Times New Roman"/>
                <w:b/>
                <w:bCs/>
                <w:color w:val="FF8080"/>
                <w:sz w:val="20"/>
                <w:szCs w:val="20"/>
                <w:u w:val="single"/>
              </w:rPr>
              <w:t>A</w:t>
            </w: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633 ttg1-11-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1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CATCCTTATCCTCCAACAAAGCTAA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A6657F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 xml:space="preserve">ANS634 ttg1-11 </w:t>
            </w:r>
            <w:proofErr w:type="spellStart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dCAPS</w:t>
            </w:r>
            <w:proofErr w:type="spellEnd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-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11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TCGTACACGTCGTATCAATACTACA</w:t>
            </w:r>
            <w:r w:rsidRPr="00E268B1">
              <w:rPr>
                <w:rFonts w:ascii="Times New Roman" w:hAnsi="Times New Roman" w:cs="Times New Roman"/>
                <w:b/>
                <w:bCs/>
                <w:color w:val="00CCFF"/>
                <w:sz w:val="20"/>
                <w:szCs w:val="20"/>
                <w:u w:val="single"/>
              </w:rPr>
              <w:t>G</w:t>
            </w: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T</w:t>
            </w:r>
            <w:r w:rsidRPr="00E268B1">
              <w:rPr>
                <w:rFonts w:ascii="Times New Roman" w:hAnsi="Times New Roman" w:cs="Times New Roman"/>
                <w:b/>
                <w:bCs/>
                <w:color w:val="FF8080"/>
                <w:sz w:val="20"/>
                <w:szCs w:val="20"/>
                <w:u w:val="single"/>
              </w:rPr>
              <w:t>A</w:t>
            </w: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A6657F" w:rsidRPr="00E268B1" w:rsidRDefault="00A6657F" w:rsidP="00D80704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635 ttg1-10-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ATTAGAGTGTCACATATTAATG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6 (GKo84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ATTGACCATCATACTCATTG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bookmarkStart w:id="0" w:name="_GoBack"/>
            <w:bookmarkEnd w:id="0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www.gabi-kat.de/faq/ vector-a-primer-info.html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6 (GKo84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ATTGACCATCATACTCATTG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www.gabi-kat.de/faq/ vector-a-primer-info.html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ttg1-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ATACCAATCCAATCAGGCTGCGAAGAAGACCACTGCAGC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VnbGU8L0F1dGhvcj48WWVhcj4yMDE2PC9ZZWFyPjxS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aegle et al., 2016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S183 COP1dCAPS cop1-4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cop1-4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329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CCAAAGAAGGATGCGCTGAGTGGGTCAGATAC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chrader et al., 2013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184 cop1-4 genotyping as genomi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cop1-4</w:t>
            </w: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329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TCTCGAGCTGTCAATCCAGATGACCAA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chrader et al., 2013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5 GK545D0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gl3-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41315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GGATACTATAATGGAGATATCA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Appelhagen&lt;/Author&gt;&lt;Year&gt;2011&lt;/Year&gt;&lt;RecNum&gt;3840&lt;/RecNum&gt;&lt;DisplayText&gt;(Appelhagen et al., 2011)&lt;/DisplayText&gt;&lt;record&gt;&lt;rec-number&gt;3840&lt;/rec-number&gt;&lt;foreign-keys&gt;&lt;key app="EN" db-id="pxsvfezvhxd5zper9e8xtds2r0a2xtxdw05f" timestamp="1508258837"&gt;3840&lt;/key&gt;&lt;key app="ENWeb" db-id=""&gt;0&lt;/key&gt;&lt;/foreign-keys&gt;&lt;ref-type name="Journal Article"&gt;17&lt;/ref-type&gt;&lt;contributors&gt;&lt;authors&gt;&lt;author&gt;Appelhagen, I.&lt;/author&gt;&lt;author&gt;Jahns, O.&lt;/author&gt;&lt;author&gt;Bartelniewoehner, L.&lt;/author&gt;&lt;author&gt;Sagasser, M.&lt;/author&gt;&lt;author&gt;Weisshaar, B.&lt;/author&gt;&lt;author&gt;Stracke, R.&lt;/author&gt;&lt;/authors&gt;&lt;/contributors&gt;&lt;auth-address&gt;Department of Biology, Bielefeld University, Universitaetsstrasse 27, D-33615 Bielefeld, Germany. appelha@cebitec.uni-bielefeld.de&lt;/auth-address&gt;&lt;titles&gt;&lt;title&gt;Leucoanthocyanidin Dioxygenase in Arabidopsis thaliana: characterization of mutant alleles and regulation by MYB-BHLH-TTG1 transcription factor complexes&lt;/title&gt;&lt;secondary-title&gt;Gene&lt;/secondary-title&gt;&lt;/titles&gt;&lt;periodical&gt;&lt;full-title&gt;Gene&lt;/full-title&gt;&lt;/periodical&gt;&lt;pages&gt;61-8&lt;/pages&gt;&lt;volume&gt;484&lt;/volume&gt;&lt;number&gt;1-2&lt;/number&gt;&lt;edition&gt;2011/06/21&lt;/edition&gt;&lt;keywords&gt;&lt;keyword&gt;Alleles&lt;/keyword&gt;&lt;keyword&gt;Amino Acid Sequence&lt;/keyword&gt;&lt;keyword&gt;Arabidopsis/*enzymology&lt;/keyword&gt;&lt;keyword&gt;Arabidopsis Proteins/*genetics/metabolism&lt;/keyword&gt;&lt;keyword&gt;Basic Helix-Loop-Helix Transcription Factors/*metabolism&lt;/keyword&gt;&lt;keyword&gt;*Gene Expression Regulation, Plant&lt;/keyword&gt;&lt;keyword&gt;Models, Molecular&lt;/keyword&gt;&lt;keyword&gt;Mutation&lt;/keyword&gt;&lt;keyword&gt;Oxygenases/*genetics&lt;/keyword&gt;&lt;/keywords&gt;&lt;dates&gt;&lt;year&gt;2011&lt;/year&gt;&lt;pub-dates&gt;&lt;date&gt;Sep 15&lt;/date&gt;&lt;/pub-dates&gt;&lt;/dates&gt;&lt;isbn&gt;1879-0038 (Electronic)&amp;#xD;0378-1119 (Linking)&lt;/isbn&gt;&lt;accession-num&gt;21683773&lt;/accession-num&gt;&lt;urls&gt;&lt;related-urls&gt;&lt;url&gt;https://www.ncbi.nlm.nih.gov/pubmed/21683773&lt;/url&gt;&lt;/related-urls&gt;&lt;/urls&gt;&lt;electronic-resource-num&gt;10.1016/j.gene.2011.05.031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Appelhagen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7 gl3-3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gl3-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41315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TTACATAGCAACTACATCAAT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8 egl3-19114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gl3-191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636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TAACCGATTCTAGCAAATCTGTT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39 egl3-19114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gl3-191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636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CAATCAACATTAAACATTACATA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23 bHLH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bHLH12/my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4G004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GTCTTTGACAATGGCTGATGGTGTAGAA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45 bHLH12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bHLH12/my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4G004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ACATTTCTCATTACTTCTTTA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525 Lba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AL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GGTTCACGTAGTGGGCCATC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6301CB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http://signal.salk.edu/tdna_FAQs.html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>ANS536 (</w:t>
            </w:r>
            <w:r w:rsidR="006301CB"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K</w:t>
            </w:r>
            <w:r w:rsidR="006301CB"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o</w:t>
            </w:r>
            <w:r w:rsidR="00B719A0"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8409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ABI-Ka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ATTGACCATCATACTCATTG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317CE3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www.gabi-kat.de/faq/ </w:t>
            </w:r>
            <w:r w:rsidR="006301CB"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vector-a-primer-info.html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1417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Test for genomic DNA in cDNA preparations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S167 (EF1a-UP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bookmarkStart w:id="1" w:name="_Hlk10966379"/>
            <w:r w:rsidRPr="00E268B1">
              <w:rPr>
                <w:rFonts w:ascii="Times New Roman" w:hAnsi="Times New Roman" w:cs="Times New Roman"/>
                <w:i/>
                <w:iCs/>
                <w:color w:val="444444"/>
                <w:sz w:val="20"/>
                <w:szCs w:val="20"/>
                <w:shd w:val="clear" w:color="auto" w:fill="FFFFFF"/>
              </w:rPr>
              <w:t>EF1ALPHA</w:t>
            </w:r>
            <w:bookmarkEnd w:id="1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603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GCCCCAGGACATCGTGATTTCA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XJpazwvQXV0aG9yPjxZZWFyPjIwMDc8L1llYXI+PFJl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XJpazwvQXV0aG9yPjxZZWFyPjIwMDc8L1llYXI+PFJl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de-DE"/>
              </w:rPr>
              <w:t>(Kirik et al., 200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S168 (EF1a-RP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i/>
                <w:iCs/>
                <w:color w:val="444444"/>
                <w:sz w:val="20"/>
                <w:szCs w:val="20"/>
                <w:shd w:val="clear" w:color="auto" w:fill="FFFFFF"/>
              </w:rPr>
              <w:t>EF1ALPH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603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TGGCGGCACCCTTAGCTGGATC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XJpazwvQXV0aG9yPjxZZWFyPjIwMDc8L1llYXI+PFJl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XJpazwvQXV0aG9yPjxZZWFyPjIwMDc8L1llYXI+PFJl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de-DE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de-DE"/>
              </w:rPr>
              <w:t>(Kirik et al., 200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qPC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45 PRR9_qPCR_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467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ATGCGTCGGCCTTC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46_PRR9_qPCR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467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GACGGCTTTTTCTGCTGAC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47 PRR7_qPCR_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0281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GAGGTGCTTCCGAAAGAAGG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48_PRR7_qPCR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0281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CTAGTTTTTTCCGGCT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49 PRR5_qPCR_s*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4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TCCGAATGAAGCGAAAGG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50_PRR5_qPCRas*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4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CGGCTCTCGTAACGAACC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1&lt;/Year&gt;&lt;RecNum&gt;20441&lt;/RecNum&gt;&lt;DisplayText&gt;(Wang et al., 2011)&lt;/DisplayText&gt;&lt;record&gt;&lt;rec-number&gt;20441&lt;/rec-number&gt;&lt;foreign-keys&gt;&lt;key app="EN" db-id="pxsvfezvhxd5zper9e8xtds2r0a2xtxdw05f" timestamp="1508313236"&gt;20441&lt;/key&gt;&lt;/foreign-keys&gt;&lt;ref-type name="Journal Article"&gt;17&lt;/ref-type&gt;&lt;contributors&gt;&lt;authors&gt;&lt;author&gt;Wang, Y.&lt;/author&gt;&lt;author&gt;Wu, J. F.&lt;/author&gt;&lt;author&gt;Nakamichi, N.&lt;/author&gt;&lt;author&gt;Sakakibara, H.&lt;/author&gt;&lt;author&gt;Nam, H. G.&lt;/author&gt;&lt;author&gt;Wu, S. H.&lt;/author&gt;&lt;/authors&gt;&lt;/contributors&gt;&lt;auth-address&gt;Graduate Institute of Life Sciences, National Defense Medical Center, Taipei 114, Taiwan.&lt;/auth-address&gt;&lt;titles&gt;&lt;title&gt;LIGHT-REGULATED WD1 and PSEUDO-RESPONSE REGULATOR9 form a positive feedback regulatory loop in the Arabidopsis circadian clock&lt;/title&gt;&lt;secondary-title&gt;Plant Cell&lt;/secondary-title&gt;&lt;alt-title&gt;Plant Cell&lt;/alt-title&gt;&lt;/titles&gt;&lt;periodical&gt;&lt;full-title&gt;Plant Cell&lt;/full-title&gt;&lt;/periodical&gt;&lt;alt-periodical&gt;&lt;full-title&gt;Plant Cell&lt;/full-title&gt;&lt;/alt-periodical&gt;&lt;pages&gt;486-98&lt;/pages&gt;&lt;volume&gt;23&lt;/volume&gt;&lt;number&gt;2&lt;/number&gt;&lt;edition&gt;2011/03/02&lt;/edition&gt;&lt;keywords&gt;&lt;keyword&gt;Arabidopsis/*genetics/metabolism&lt;/keyword&gt;&lt;keyword&gt;Arabidopsis Proteins/genetics/*metabolism&lt;/keyword&gt;&lt;keyword&gt;*Circadian Clocks&lt;/keyword&gt;&lt;keyword&gt;Gene Expression Regulation, Plant&lt;/keyword&gt;&lt;keyword&gt;Gene Regulatory Networks&lt;/keyword&gt;&lt;keyword&gt;Light&lt;/keyword&gt;&lt;keyword&gt;Mutation&lt;/keyword&gt;&lt;keyword&gt;Promoter Regions, Genetic&lt;/keyword&gt;&lt;keyword&gt;RNA, Plant/genetics&lt;/keyword&gt;&lt;keyword&gt;Transcription Factors/genetics/*metabolism&lt;/keyword&gt;&lt;/keywords&gt;&lt;dates&gt;&lt;year&gt;2011&lt;/year&gt;&lt;pub-dates&gt;&lt;date&gt;Feb&lt;/date&gt;&lt;/pub-dates&gt;&lt;/dates&gt;&lt;isbn&gt;1532-298X (Electronic)&amp;#xD;1040-4651 (Linking)&lt;/isbn&gt;&lt;accession-num&gt;21357491&lt;/accession-num&gt;&lt;urls&gt;&lt;related-urls&gt;&lt;url&gt;https://www.ncbi.nlm.nih.gov/pubmed/21357491&lt;/url&gt;&lt;/related-urls&gt;&lt;/urls&gt;&lt;custom2&gt;PMC3077782&lt;/custom2&gt;&lt;electronic-resource-num&gt;10.1105/tpc.110.081661&lt;/electronic-resource-num&gt;&lt;language&gt;English&lt;/language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S853 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FLC_qPCR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FL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101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GTTCAACTGGAGGAACACC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NDwvWWVhcj48UmVj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NDwvWWVhcj48UmVj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ng et al., 2014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S854 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FLC_qPCRa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FLC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101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GCTTCAACATGAGTTCGGTCT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NDwvWWVhcj48UmVj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NDwvWWVhcj48UmVj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de-DE"/>
              </w:rPr>
              <w:t>(Wang et al., 2014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 xml:space="preserve">ANS855 </w:t>
            </w:r>
            <w:proofErr w:type="spellStart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I_qPCR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GI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227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TAAATATGCTGCTGGAG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WljaGk8L0F1dGhvcj48WWVhcj4yMDA3PC9ZZWFy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WljaGk8L0F1dGhvcj48WWVhcj4yMDA3PC9ZZWFy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de-DE"/>
              </w:rPr>
              <w:t>(Nakamichi et al., 200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 xml:space="preserve">ANS856 </w:t>
            </w:r>
            <w:proofErr w:type="spellStart"/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I_qPCRa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GI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227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CAGTATGACACCAGCTCCAT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WljaGk8L0F1dGhvcj48WWVhcj4yMDA3PC9ZZWFy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YWthbWljaGk8L0F1dGhvcj48WWVhcj4yMDA3PC9ZZWFy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de-DE"/>
              </w:rPr>
              <w:t>(Nakamichi et al., 200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19 (UBQ10 F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UBQ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4G053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GCCTTGTATAATCCCTGATGAATAA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llcjwvQXV0aG9yPjxZZWFyPjIwMTM8L1llYXI+PFJl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llcjwvQXV0aG9yPjxZZWFyPjIwMTM8L1llYXI+PFJl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aier et al., 2013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520 (UBQ10 R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UBQ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4G053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AAGAGATAACAGGAACGGAAACATAG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llcjwvQXV0aG9yPjxZZWFyPjIwMTM8L1llYXI+PFJl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llcjwvQXV0aG9yPjxZZWFyPjIwMTM8L1llYXI+PFJl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</w:fldData>
              </w:fldCha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Maier et al., 2013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88 (TOC1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13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CTTCGCAGAATCCCTGTGAT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enden&lt;/Author&gt;&lt;Year&gt;2011&lt;/Year&gt;&lt;RecNum&gt;31&lt;/RecNum&gt;&lt;DisplayText&gt;(Wenden et al., 2011)&lt;/DisplayText&gt;&lt;record&gt;&lt;rec-number&gt;31&lt;/rec-number&gt;&lt;foreign-keys&gt;&lt;key app="EN" db-id="wxev5zxws0repbervzi50rpg2efr2apv2xfe" timestamp="1545583040"&gt;31&lt;/key&gt;&lt;/foreign-keys&gt;&lt;ref-type name="Journal Article"&gt;17&lt;/ref-type&gt;&lt;contributors&gt;&lt;authors&gt;&lt;author&gt;Wenden, B.&lt;/author&gt;&lt;author&gt;Kozma-Bognar, L.&lt;/author&gt;&lt;author&gt;Edwards, K. D.&lt;/author&gt;&lt;author&gt;Hall, A. J.&lt;/author&gt;&lt;author&gt;Locke, J. C.&lt;/author&gt;&lt;author&gt;Millar, A. J.&lt;/author&gt;&lt;/authors&gt;&lt;/contributors&gt;&lt;auth-address&gt;School of Biological Sciences, University of Edinburgh, Mayfield Road, Edinburgh EH93JH, UK.&lt;/auth-address&gt;&lt;titles&gt;&lt;title&gt;Light inputs shape the Arabidopsis circadian system&lt;/title&gt;&lt;secondary-title&gt;Plant J&lt;/secondary-title&gt;&lt;/titles&gt;&lt;periodical&gt;&lt;full-title&gt;Plant J&lt;/full-title&gt;&lt;/periodical&gt;&lt;pages&gt;480-91&lt;/pages&gt;&lt;volume&gt;66&lt;/volume&gt;&lt;number&gt;3&lt;/number&gt;&lt;edition&gt;2011/01/25&lt;/edition&gt;&lt;keywords&gt;&lt;keyword&gt;Arabidopsis/genetics/physiology/*radiation effects&lt;/keyword&gt;&lt;keyword&gt;Arabidopsis Proteins/*genetics&lt;/keyword&gt;&lt;keyword&gt;*Circadian Clocks&lt;/keyword&gt;&lt;keyword&gt;DNA-Binding Proteins/genetics&lt;/keyword&gt;&lt;keyword&gt;*Gene Expression Profiling&lt;/keyword&gt;&lt;keyword&gt;Gene Expression Regulation, Plant&lt;/keyword&gt;&lt;keyword&gt;Photoperiod&lt;/keyword&gt;&lt;keyword&gt;Phytochrome A/radiation effects&lt;/keyword&gt;&lt;keyword&gt;Seedlings/*genetics/physiology/radiation effects&lt;/keyword&gt;&lt;keyword&gt;Temperature&lt;/keyword&gt;&lt;keyword&gt;Transcription Factors/*genetics&lt;/keyword&gt;&lt;/keywords&gt;&lt;dates&gt;&lt;year&gt;2011&lt;/year&gt;&lt;pub-dates&gt;&lt;date&gt;May&lt;/date&gt;&lt;/pub-dates&gt;&lt;/dates&gt;&lt;isbn&gt;1365-313X (Electronic)&amp;#xD;0960-7412 (Linking)&lt;/isbn&gt;&lt;accession-num&gt;21255161&lt;/accession-num&gt;&lt;urls&gt;&lt;related-urls&gt;&lt;url&gt;https://www.ncbi.nlm.nih.gov/pubmed/21255161&lt;/url&gt;&lt;/related-urls&gt;&lt;/urls&gt;&lt;electronic-resource-num&gt;10.1111/j.1365-313X.2011.04505.x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enden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89 (TOC1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13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CACCTAGCTTCAAGCACTTTAC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enden&lt;/Author&gt;&lt;Year&gt;2011&lt;/Year&gt;&lt;RecNum&gt;31&lt;/RecNum&gt;&lt;DisplayText&gt;(Wenden et al., 2011)&lt;/DisplayText&gt;&lt;record&gt;&lt;rec-number&gt;31&lt;/rec-number&gt;&lt;foreign-keys&gt;&lt;key app="EN" db-id="wxev5zxws0repbervzi50rpg2efr2apv2xfe" timestamp="1545583040"&gt;31&lt;/key&gt;&lt;/foreign-keys&gt;&lt;ref-type name="Journal Article"&gt;17&lt;/ref-type&gt;&lt;contributors&gt;&lt;authors&gt;&lt;author&gt;Wenden, B.&lt;/author&gt;&lt;author&gt;Kozma-Bognar, L.&lt;/author&gt;&lt;author&gt;Edwards, K. D.&lt;/author&gt;&lt;author&gt;Hall, A. J.&lt;/author&gt;&lt;author&gt;Locke, J. C.&lt;/author&gt;&lt;author&gt;Millar, A. J.&lt;/author&gt;&lt;/authors&gt;&lt;/contributors&gt;&lt;auth-address&gt;School of Biological Sciences, University of Edinburgh, Mayfield Road, Edinburgh EH93JH, UK.&lt;/auth-address&gt;&lt;titles&gt;&lt;title&gt;Light inputs shape the Arabidopsis circadian system&lt;/title&gt;&lt;secondary-title&gt;Plant J&lt;/secondary-title&gt;&lt;/titles&gt;&lt;periodical&gt;&lt;full-title&gt;Plant J&lt;/full-title&gt;&lt;/periodical&gt;&lt;pages&gt;480-91&lt;/pages&gt;&lt;volume&gt;66&lt;/volume&gt;&lt;number&gt;3&lt;/number&gt;&lt;edition&gt;2011/01/25&lt;/edition&gt;&lt;keywords&gt;&lt;keyword&gt;Arabidopsis/genetics/physiology/*radiation effects&lt;/keyword&gt;&lt;keyword&gt;Arabidopsis Proteins/*genetics&lt;/keyword&gt;&lt;keyword&gt;*Circadian Clocks&lt;/keyword&gt;&lt;keyword&gt;DNA-Binding Proteins/genetics&lt;/keyword&gt;&lt;keyword&gt;*Gene Expression Profiling&lt;/keyword&gt;&lt;keyword&gt;Gene Expression Regulation, Plant&lt;/keyword&gt;&lt;keyword&gt;Photoperiod&lt;/keyword&gt;&lt;keyword&gt;Phytochrome A/radiation effects&lt;/keyword&gt;&lt;keyword&gt;Seedlings/*genetics/physiology/radiation effects&lt;/keyword&gt;&lt;keyword&gt;Temperature&lt;/keyword&gt;&lt;keyword&gt;Transcription Factors/*genetics&lt;/keyword&gt;&lt;/keywords&gt;&lt;dates&gt;&lt;year&gt;2011&lt;/year&gt;&lt;pub-dates&gt;&lt;date&gt;May&lt;/date&gt;&lt;/pub-dates&gt;&lt;/dates&gt;&lt;isbn&gt;1365-313X (Electronic)&amp;#xD;0960-7412 (Linking)&lt;/isbn&gt;&lt;accession-num&gt;21255161&lt;/accession-num&gt;&lt;urls&gt;&lt;related-urls&gt;&lt;url&gt;https://www.ncbi.nlm.nih.gov/pubmed/21255161&lt;/url&gt;&lt;/related-urls&gt;&lt;/urls&gt;&lt;electronic-resource-num&gt;10.1111/j.1365-313X.2011.04505.x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enden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90 (CCA1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C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4683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CTGTGTCTGACGAGGGTCGAAT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hin et al., 201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91 (CCA1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C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4683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CTTTGCGGCAATACCTCTCTG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hin et al., 201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92 (LHY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LH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010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ACAGCAACAACAATGCAACT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hin et al., 201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93 (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LHYas</w:t>
            </w:r>
            <w:proofErr w:type="spellEnd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LH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010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GAGAGCCTGAAACGCTATACG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0PC9SZWNOdW0+PERpc3BsYXlUZXh0PihTaGluIGV0IGFsLiwgMjAxNyk8L0Rpc3BsYXlU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Shin et al., 2017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799 (AP2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P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4G369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GAAGCTGCTAGAGCTTAC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rigorova&lt;/Author&gt;&lt;Year&gt;2011&lt;/Year&gt;&lt;RecNum&gt;33&lt;/RecNum&gt;&lt;DisplayText&gt;(Grigorova et al., 2011)&lt;/DisplayText&gt;&lt;record&gt;&lt;rec-number&gt;33&lt;/rec-number&gt;&lt;foreign-keys&gt;&lt;key app="EN" db-id="wxev5zxws0repbervzi50rpg2efr2apv2xfe" timestamp="1545599827"&gt;33&lt;/key&gt;&lt;/foreign-keys&gt;&lt;ref-type name="Journal Article"&gt;17&lt;/ref-type&gt;&lt;contributors&gt;&lt;authors&gt;&lt;author&gt;Grigorova, B.&lt;/author&gt;&lt;author&gt;Mara, C.&lt;/author&gt;&lt;author&gt;Hollender, C.&lt;/author&gt;&lt;author&gt;Sijacic, P.&lt;/author&gt;&lt;author&gt;Chen, X.&lt;/author&gt;&lt;author&gt;Liu, Z.&lt;/author&gt;&lt;/authors&gt;&lt;/contributors&gt;&lt;auth-address&gt;Department of Cell Biology and Molecular Genetics, University of Maryland, College Park, MD 20742, USA.&lt;/auth-address&gt;&lt;titles&gt;&lt;title&gt;LEUNIG and SEUSS co-repressors regulate miR172 expression in Arabidopsis flowers&lt;/title&gt;&lt;secondary-title&gt;Development&lt;/secondary-title&gt;&lt;/titles&gt;&lt;periodical&gt;&lt;full-title&gt;Development&lt;/full-title&gt;&lt;/periodical&gt;&lt;pages&gt;2451-6&lt;/pages&gt;&lt;volume&gt;138&lt;/volume&gt;&lt;number&gt;12&lt;/number&gt;&lt;edition&gt;2011/05/26&lt;/edition&gt;&lt;keywords&gt;&lt;keyword&gt;Arabidopsis/*genetics/physiology&lt;/keyword&gt;&lt;keyword&gt;Arabidopsis Proteins/*genetics&lt;/keyword&gt;&lt;keyword&gt;Co-Repressor Proteins/genetics&lt;/keyword&gt;&lt;keyword&gt;Flowers/*genetics&lt;/keyword&gt;&lt;keyword&gt;*Gene Expression Regulation, Plant&lt;/keyword&gt;&lt;keyword&gt;Homeodomain Proteins&lt;/keyword&gt;&lt;keyword&gt;MicroRNAs/*genetics&lt;/keyword&gt;&lt;keyword&gt;Nuclear Proteins&lt;/keyword&gt;&lt;keyword&gt;Transcription Factors/*genetics&lt;/keyword&gt;&lt;/keywords&gt;&lt;dates&gt;&lt;year&gt;2011&lt;/year&gt;&lt;pub-dates&gt;&lt;date&gt;Jun&lt;/date&gt;&lt;/pub-dates&gt;&lt;/dates&gt;&lt;isbn&gt;1477-9129 (Electronic)&amp;#xD;0950-1991 (Linking)&lt;/isbn&gt;&lt;accession-num&gt;21610026&lt;/accession-num&gt;&lt;urls&gt;&lt;related-urls&gt;&lt;url&gt;https://www.ncbi.nlm.nih.gov/pubmed/21610026&lt;/url&gt;&lt;/related-urls&gt;&lt;/urls&gt;&lt;custom2&gt;PMC4074289&lt;/custom2&gt;&lt;electronic-resource-num&gt;10.1242/dev.05836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Grigorova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0 (AP2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P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4G369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GAGGTTGTGATCTTGTGGAGTA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rigorova&lt;/Author&gt;&lt;Year&gt;2011&lt;/Year&gt;&lt;RecNum&gt;33&lt;/RecNum&gt;&lt;DisplayText&gt;(Grigorova et al., 2011)&lt;/DisplayText&gt;&lt;record&gt;&lt;rec-number&gt;33&lt;/rec-number&gt;&lt;foreign-keys&gt;&lt;key app="EN" db-id="wxev5zxws0repbervzi50rpg2efr2apv2xfe" timestamp="1545599827"&gt;33&lt;/key&gt;&lt;/foreign-keys&gt;&lt;ref-type name="Journal Article"&gt;17&lt;/ref-type&gt;&lt;contributors&gt;&lt;authors&gt;&lt;author&gt;Grigorova, B.&lt;/author&gt;&lt;author&gt;Mara, C.&lt;/author&gt;&lt;author&gt;Hollender, C.&lt;/author&gt;&lt;author&gt;Sijacic, P.&lt;/author&gt;&lt;author&gt;Chen, X.&lt;/author&gt;&lt;author&gt;Liu, Z.&lt;/author&gt;&lt;/authors&gt;&lt;/contributors&gt;&lt;auth-address&gt;Department of Cell Biology and Molecular Genetics, University of Maryland, College Park, MD 20742, USA.&lt;/auth-address&gt;&lt;titles&gt;&lt;title&gt;LEUNIG and SEUSS co-repressors regulate miR172 expression in Arabidopsis flowers&lt;/title&gt;&lt;secondary-title&gt;Development&lt;/secondary-title&gt;&lt;/titles&gt;&lt;periodical&gt;&lt;full-title&gt;Development&lt;/full-title&gt;&lt;/periodical&gt;&lt;pages&gt;2451-6&lt;/pages&gt;&lt;volume&gt;138&lt;/volume&gt;&lt;number&gt;12&lt;/number&gt;&lt;edition&gt;2011/05/26&lt;/edition&gt;&lt;keywords&gt;&lt;keyword&gt;Arabidopsis/*genetics/physiology&lt;/keyword&gt;&lt;keyword&gt;Arabidopsis Proteins/*genetics&lt;/keyword&gt;&lt;keyword&gt;Co-Repressor Proteins/genetics&lt;/keyword&gt;&lt;keyword&gt;Flowers/*genetics&lt;/keyword&gt;&lt;keyword&gt;*Gene Expression Regulation, Plant&lt;/keyword&gt;&lt;keyword&gt;Homeodomain Proteins&lt;/keyword&gt;&lt;keyword&gt;MicroRNAs/*genetics&lt;/keyword&gt;&lt;keyword&gt;Nuclear Proteins&lt;/keyword&gt;&lt;keyword&gt;Transcription Factors/*genetics&lt;/keyword&gt;&lt;/keywords&gt;&lt;dates&gt;&lt;year&gt;2011&lt;/year&gt;&lt;pub-dates&gt;&lt;date&gt;Jun&lt;/date&gt;&lt;/pub-dates&gt;&lt;/dates&gt;&lt;isbn&gt;1477-9129 (Electronic)&amp;#xD;0950-1991 (Linking)&lt;/isbn&gt;&lt;accession-num&gt;21610026&lt;/accession-num&gt;&lt;urls&gt;&lt;related-urls&gt;&lt;url&gt;https://www.ncbi.nlm.nih.gov/pubmed/21610026&lt;/url&gt;&lt;/related-urls&gt;&lt;/urls&gt;&lt;custom2&gt;PMC4074289&lt;/custom2&gt;&lt;electronic-resource-num&gt;10.1242/dev.05836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Grigorova et al., 2011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1 (TOE1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285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GATGAGTAACTGGGGATGG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2 (TOE1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285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CATTGTCATTGGGAGG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3 (TOE2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01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TCATCCTTCTCAGCCCT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4 (TOE2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01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CCTTCCAACTTATTCCAAC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5 (TOE3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671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AGAATCCGACAGTAGAGG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b3U8L0F1dGhvcj48WWVhcj4yMDEzPC9ZZWFyPjxSZWNO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b3U8L0F1dGhvcj48WWVhcj4yMDEzPC9ZZWFyPjxSZWNO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ou et al., 2013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30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6 (TOE3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OE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671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TACCGACACTATTGAAACC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b3U8L0F1dGhvcj48WWVhcj4yMDEzPC9ZZWFyPjxSZWNO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b3U8L0F1dGhvcj48WWVhcj4yMDEzPC9ZZWFyPjxSZWNO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ou et al., 2013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300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7 (SMZ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MZ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3G549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GTAGCTCCCAATATCGTGG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8 (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MZas</w:t>
            </w:r>
            <w:proofErr w:type="spellEnd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MZ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3G549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CGTAAGCAGTATCAAACCC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U8L1llYXI+PFJl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Zhang et al., 2015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09 (SNZ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NZ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392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GCAGATTATTACATGGGT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0 (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NZas</w:t>
            </w:r>
            <w:proofErr w:type="spellEnd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NZ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3925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GTTTAATTTCTGTGATCGGTAG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1 (TEM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EM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255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CCAGACCGGCAATTGTATATCC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2 (TEM1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EM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255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CTCTCTTGCCAACACACTCTAC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3 (TEM2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EM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688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ACTAGAGCGGCAGTTATATA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4 (TEM2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EM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1G688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TTCCACCGCAAACGGCC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TwvQXV0aG9yPjxZZWFyPjIwMTI8L1llYXI+PFJlY051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Yu et al., 2012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5 (SVP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V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225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AAGGACTTGACATTGAAGAGCTTC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08&lt;/Year&gt;&lt;RecNum&gt;97&lt;/RecNum&gt;&lt;DisplayText&gt;(Li et al., 2008)&lt;/DisplayText&gt;&lt;record&gt;&lt;rec-number&gt;97&lt;/rec-number&gt;&lt;foreign-keys&gt;&lt;key app="EN" db-id="wxev5zxws0repbervzi50rpg2efr2apv2xfe" timestamp="1548054131"&gt;97&lt;/key&gt;&lt;/foreign-keys&gt;&lt;ref-type name="Journal Article"&gt;17&lt;/ref-type&gt;&lt;contributors&gt;&lt;authors&gt;&lt;author&gt;Li, D.&lt;/author&gt;&lt;author&gt;Liu, C.&lt;/author&gt;&lt;author&gt;Shen, L.&lt;/author&gt;&lt;author&gt;Wu, Y.&lt;/author&gt;&lt;author&gt;Chen, H.&lt;/author&gt;&lt;author&gt;Robertson, M.&lt;/author&gt;&lt;author&gt;Helliwell, C. A.&lt;/author&gt;&lt;author&gt;Ito, T.&lt;/author&gt;&lt;author&gt;Meyerowitz, E.&lt;/author&gt;&lt;author&gt;Yu, H.&lt;/author&gt;&lt;/authors&gt;&lt;/contributors&gt;&lt;auth-address&gt;Department of Biological Sciences and Temasek Life Sciences Laboratory, National University of Singapore, 10 Science Drive 4, 117543, Singapore.&lt;/auth-address&gt;&lt;titles&gt;&lt;title&gt;A repressor complex governs the integration of flowering signals in Arabidopsis&lt;/title&gt;&lt;secondary-title&gt;Dev Cell&lt;/secondary-title&gt;&lt;/titles&gt;&lt;periodical&gt;&lt;full-title&gt;Dev Cell&lt;/full-title&gt;&lt;/periodical&gt;&lt;pages&gt;110-20&lt;/pages&gt;&lt;volume&gt;15&lt;/volume&gt;&lt;number&gt;1&lt;/number&gt;&lt;edition&gt;2008/07/09&lt;/edition&gt;&lt;keywords&gt;&lt;keyword&gt;Arabidopsis/*genetics/metabolism&lt;/keyword&gt;&lt;keyword&gt;Arabidopsis Proteins/*genetics/metabolism&lt;/keyword&gt;&lt;keyword&gt;Flowers/*genetics/metabolism&lt;/keyword&gt;&lt;keyword&gt;Gene Expression Regulation, Plant&lt;/keyword&gt;&lt;keyword&gt;*Genes, Plant&lt;/keyword&gt;&lt;keyword&gt;Gibberellins/genetics/metabolism&lt;/keyword&gt;&lt;keyword&gt;MADS Domain Proteins&lt;/keyword&gt;&lt;keyword&gt;Plants, Genetically Modified&lt;/keyword&gt;&lt;keyword&gt;Promoter Regions, Genetic&lt;/keyword&gt;&lt;keyword&gt;Signal Transduction/*genetics/physiology&lt;/keyword&gt;&lt;keyword&gt;Transcription Factors&lt;/keyword&gt;&lt;/keywords&gt;&lt;dates&gt;&lt;year&gt;2008&lt;/year&gt;&lt;pub-dates&gt;&lt;date&gt;Jul&lt;/date&gt;&lt;/pub-dates&gt;&lt;/dates&gt;&lt;isbn&gt;1878-1551 (Electronic)&amp;#xD;1534-5807 (Linking)&lt;/isbn&gt;&lt;accession-num&gt;18606145&lt;/accession-num&gt;&lt;urls&gt;&lt;related-urls&gt;&lt;url&gt;https://www.ncbi.nlm.nih.gov/pubmed/18606145&lt;/url&gt;&lt;/related-urls&gt;&lt;/urls&gt;&lt;electronic-resource-num&gt;10.1016/j.devcel.2008.05.00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Li et al., 2008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6 (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VPas</w:t>
            </w:r>
            <w:proofErr w:type="spellEnd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V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225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ATCTCACTCATAATCTTGTC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08&lt;/Year&gt;&lt;RecNum&gt;97&lt;/RecNum&gt;&lt;DisplayText&gt;(Li et al., 2008)&lt;/DisplayText&gt;&lt;record&gt;&lt;rec-number&gt;97&lt;/rec-number&gt;&lt;foreign-keys&gt;&lt;key app="EN" db-id="wxev5zxws0repbervzi50rpg2efr2apv2xfe" timestamp="1548054131"&gt;97&lt;/key&gt;&lt;/foreign-keys&gt;&lt;ref-type name="Journal Article"&gt;17&lt;/ref-type&gt;&lt;contributors&gt;&lt;authors&gt;&lt;author&gt;Li, D.&lt;/author&gt;&lt;author&gt;Liu, C.&lt;/author&gt;&lt;author&gt;Shen, L.&lt;/author&gt;&lt;author&gt;Wu, Y.&lt;/author&gt;&lt;author&gt;Chen, H.&lt;/author&gt;&lt;author&gt;Robertson, M.&lt;/author&gt;&lt;author&gt;Helliwell, C. A.&lt;/author&gt;&lt;author&gt;Ito, T.&lt;/author&gt;&lt;author&gt;Meyerowitz, E.&lt;/author&gt;&lt;author&gt;Yu, H.&lt;/author&gt;&lt;/authors&gt;&lt;/contributors&gt;&lt;auth-address&gt;Department of Biological Sciences and Temasek Life Sciences Laboratory, National University of Singapore, 10 Science Drive 4, 117543, Singapore.&lt;/auth-address&gt;&lt;titles&gt;&lt;title&gt;A repressor complex governs the integration of flowering signals in Arabidopsis&lt;/title&gt;&lt;secondary-title&gt;Dev Cell&lt;/secondary-title&gt;&lt;/titles&gt;&lt;periodical&gt;&lt;full-title&gt;Dev Cell&lt;/full-title&gt;&lt;/periodical&gt;&lt;pages&gt;110-20&lt;/pages&gt;&lt;volume&gt;15&lt;/volume&gt;&lt;number&gt;1&lt;/number&gt;&lt;edition&gt;2008/07/09&lt;/edition&gt;&lt;keywords&gt;&lt;keyword&gt;Arabidopsis/*genetics/metabolism&lt;/keyword&gt;&lt;keyword&gt;Arabidopsis Proteins/*genetics/metabolism&lt;/keyword&gt;&lt;keyword&gt;Flowers/*genetics/metabolism&lt;/keyword&gt;&lt;keyword&gt;Gene Expression Regulation, Plant&lt;/keyword&gt;&lt;keyword&gt;*Genes, Plant&lt;/keyword&gt;&lt;keyword&gt;Gibberellins/genetics/metabolism&lt;/keyword&gt;&lt;keyword&gt;MADS Domain Proteins&lt;/keyword&gt;&lt;keyword&gt;Plants, Genetically Modified&lt;/keyword&gt;&lt;keyword&gt;Promoter Regions, Genetic&lt;/keyword&gt;&lt;keyword&gt;Signal Transduction/*genetics/physiology&lt;/keyword&gt;&lt;keyword&gt;Transcription Factors&lt;/keyword&gt;&lt;/keywords&gt;&lt;dates&gt;&lt;year&gt;2008&lt;/year&gt;&lt;pub-dates&gt;&lt;date&gt;Jul&lt;/date&gt;&lt;/pub-dates&gt;&lt;/dates&gt;&lt;isbn&gt;1878-1551 (Electronic)&amp;#xD;1534-5807 (Linking)&lt;/isbn&gt;&lt;accession-num&gt;18606145&lt;/accession-num&gt;&lt;urls&gt;&lt;related-urls&gt;&lt;url&gt;https://www.ncbi.nlm.nih.gov/pubmed/18606145&lt;/url&gt;&lt;/related-urls&gt;&lt;/urls&gt;&lt;electronic-resource-num&gt;10.1016/j.devcel.2008.05.00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Li et al., 2008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7 (SOC1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O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456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GCTGCAGAAAACGAGAAGCTCTC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08&lt;/Year&gt;&lt;RecNum&gt;97&lt;/RecNum&gt;&lt;DisplayText&gt;(Li et al., 2008)&lt;/DisplayText&gt;&lt;record&gt;&lt;rec-number&gt;97&lt;/rec-number&gt;&lt;foreign-keys&gt;&lt;key app="EN" db-id="wxev5zxws0repbervzi50rpg2efr2apv2xfe" timestamp="1548054131"&gt;97&lt;/key&gt;&lt;/foreign-keys&gt;&lt;ref-type name="Journal Article"&gt;17&lt;/ref-type&gt;&lt;contributors&gt;&lt;authors&gt;&lt;author&gt;Li, D.&lt;/author&gt;&lt;author&gt;Liu, C.&lt;/author&gt;&lt;author&gt;Shen, L.&lt;/author&gt;&lt;author&gt;Wu, Y.&lt;/author&gt;&lt;author&gt;Chen, H.&lt;/author&gt;&lt;author&gt;Robertson, M.&lt;/author&gt;&lt;author&gt;Helliwell, C. A.&lt;/author&gt;&lt;author&gt;Ito, T.&lt;/author&gt;&lt;author&gt;Meyerowitz, E.&lt;/author&gt;&lt;author&gt;Yu, H.&lt;/author&gt;&lt;/authors&gt;&lt;/contributors&gt;&lt;auth-address&gt;Department of Biological Sciences and Temasek Life Sciences Laboratory, National University of Singapore, 10 Science Drive 4, 117543, Singapore.&lt;/auth-address&gt;&lt;titles&gt;&lt;title&gt;A repressor complex governs the integration of flowering signals in Arabidopsis&lt;/title&gt;&lt;secondary-title&gt;Dev Cell&lt;/secondary-title&gt;&lt;/titles&gt;&lt;periodical&gt;&lt;full-title&gt;Dev Cell&lt;/full-title&gt;&lt;/periodical&gt;&lt;pages&gt;110-20&lt;/pages&gt;&lt;volume&gt;15&lt;/volume&gt;&lt;number&gt;1&lt;/number&gt;&lt;edition&gt;2008/07/09&lt;/edition&gt;&lt;keywords&gt;&lt;keyword&gt;Arabidopsis/*genetics/metabolism&lt;/keyword&gt;&lt;keyword&gt;Arabidopsis Proteins/*genetics/metabolism&lt;/keyword&gt;&lt;keyword&gt;Flowers/*genetics/metabolism&lt;/keyword&gt;&lt;keyword&gt;Gene Expression Regulation, Plant&lt;/keyword&gt;&lt;keyword&gt;*Genes, Plant&lt;/keyword&gt;&lt;keyword&gt;Gibberellins/genetics/metabolism&lt;/keyword&gt;&lt;keyword&gt;MADS Domain Proteins&lt;/keyword&gt;&lt;keyword&gt;Plants, Genetically Modified&lt;/keyword&gt;&lt;keyword&gt;Promoter Regions, Genetic&lt;/keyword&gt;&lt;keyword&gt;Signal Transduction/*genetics/physiology&lt;/keyword&gt;&lt;keyword&gt;Transcription Factors&lt;/keyword&gt;&lt;/keywords&gt;&lt;dates&gt;&lt;year&gt;2008&lt;/year&gt;&lt;pub-dates&gt;&lt;date&gt;Jul&lt;/date&gt;&lt;/pub-dates&gt;&lt;/dates&gt;&lt;isbn&gt;1878-1551 (Electronic)&amp;#xD;1534-5807 (Linking)&lt;/isbn&gt;&lt;accession-num&gt;18606145&lt;/accession-num&gt;&lt;urls&gt;&lt;related-urls&gt;&lt;url&gt;https://www.ncbi.nlm.nih.gov/pubmed/18606145&lt;/url&gt;&lt;/related-urls&gt;&lt;/urls&gt;&lt;electronic-resource-num&gt;10.1016/j.devcel.2008.05.00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Li et al., 2008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NS818 (SOC1a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O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2G4566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GGCTACTCTCTTCATCACCTCTTC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08&lt;/Year&gt;&lt;RecNum&gt;97&lt;/RecNum&gt;&lt;DisplayText&gt;(Li et al., 2008)&lt;/DisplayText&gt;&lt;record&gt;&lt;rec-number&gt;97&lt;/rec-number&gt;&lt;foreign-keys&gt;&lt;key app="EN" db-id="wxev5zxws0repbervzi50rpg2efr2apv2xfe" timestamp="1548054131"&gt;97&lt;/key&gt;&lt;/foreign-keys&gt;&lt;ref-type name="Journal Article"&gt;17&lt;/ref-type&gt;&lt;contributors&gt;&lt;authors&gt;&lt;author&gt;Li, D.&lt;/author&gt;&lt;author&gt;Liu, C.&lt;/author&gt;&lt;author&gt;Shen, L.&lt;/author&gt;&lt;author&gt;Wu, Y.&lt;/author&gt;&lt;author&gt;Chen, H.&lt;/author&gt;&lt;author&gt;Robertson, M.&lt;/author&gt;&lt;author&gt;Helliwell, C. A.&lt;/author&gt;&lt;author&gt;Ito, T.&lt;/author&gt;&lt;author&gt;Meyerowitz, E.&lt;/author&gt;&lt;author&gt;Yu, H.&lt;/author&gt;&lt;/authors&gt;&lt;/contributors&gt;&lt;auth-address&gt;Department of Biological Sciences and Temasek Life Sciences Laboratory, National University of Singapore, 10 Science Drive 4, 117543, Singapore.&lt;/auth-address&gt;&lt;titles&gt;&lt;title&gt;A repressor complex governs the integration of flowering signals in Arabidopsis&lt;/title&gt;&lt;secondary-title&gt;Dev Cell&lt;/secondary-title&gt;&lt;/titles&gt;&lt;periodical&gt;&lt;full-title&gt;Dev Cell&lt;/full-title&gt;&lt;/periodical&gt;&lt;pages&gt;110-20&lt;/pages&gt;&lt;volume&gt;15&lt;/volume&gt;&lt;number&gt;1&lt;/number&gt;&lt;edition&gt;2008/07/09&lt;/edition&gt;&lt;keywords&gt;&lt;keyword&gt;Arabidopsis/*genetics/metabolism&lt;/keyword&gt;&lt;keyword&gt;Arabidopsis Proteins/*genetics/metabolism&lt;/keyword&gt;&lt;keyword&gt;Flowers/*genetics/metabolism&lt;/keyword&gt;&lt;keyword&gt;Gene Expression Regulation, Plant&lt;/keyword&gt;&lt;keyword&gt;*Genes, Plant&lt;/keyword&gt;&lt;keyword&gt;Gibberellins/genetics/metabolism&lt;/keyword&gt;&lt;keyword&gt;MADS Domain Proteins&lt;/keyword&gt;&lt;keyword&gt;Plants, Genetically Modified&lt;/keyword&gt;&lt;keyword&gt;Promoter Regions, Genetic&lt;/keyword&gt;&lt;keyword&gt;Signal Transduction/*genetics/physiology&lt;/keyword&gt;&lt;keyword&gt;Transcription Factors&lt;/keyword&gt;&lt;/keywords&gt;&lt;dates&gt;&lt;year&gt;2008&lt;/year&gt;&lt;pub-dates&gt;&lt;date&gt;Jul&lt;/date&gt;&lt;/pub-dates&gt;&lt;/dates&gt;&lt;isbn&gt;1878-1551 (Electronic)&amp;#xD;1534-5807 (Linking)&lt;/isbn&gt;&lt;accession-num&gt;18606145&lt;/accession-num&gt;&lt;urls&gt;&lt;related-urls&gt;&lt;url&gt;https://www.ncbi.nlm.nih.gov/pubmed/18606145&lt;/url&gt;&lt;/related-urls&gt;&lt;/urls&gt;&lt;electronic-resource-num&gt;10.1016/j.devcel.2008.05.002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Li et al., 2008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18_COqPCR_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158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GCCTTCCTCGAAGCATAC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yama&lt;/Author&gt;&lt;Year&gt;2017&lt;/Year&gt;&lt;RecNum&gt;21889&lt;/RecNum&gt;&lt;DisplayText&gt;(Hayama et al., 2017)&lt;/DisplayText&gt;&lt;record&gt;&lt;rec-number&gt;21889&lt;/rec-number&gt;&lt;foreign-keys&gt;&lt;key app="EN" db-id="pxsvfezvhxd5zper9e8xtds2r0a2xtxdw05f" timestamp="1520917241"&gt;21889&lt;/key&gt;&lt;/foreign-keys&gt;&lt;ref-type name="Journal Article"&gt;17&lt;/ref-type&gt;&lt;contributors&gt;&lt;authors&gt;&lt;author&gt;Hayama, R.&lt;/author&gt;&lt;author&gt;Sarid-Krebs, L.&lt;/author&gt;&lt;author&gt;Richter, R.&lt;/author&gt;&lt;author&gt;Fernandez, V.&lt;/author&gt;&lt;author&gt;Jang, S.&lt;/author&gt;&lt;author&gt;Coupland, G.&lt;/author&gt;&lt;/authors&gt;&lt;/contributors&gt;&lt;auth-address&gt;Department of Plant Developmental Biology, Max Planck Institute for Plant Breeding Research, Cologne, Germany.&amp;#xD;Department of Plant Developmental Biology, Max Planck Institute for Plant Breeding Research, Cologne, Germany coupland@mpipz.mpg.de.&lt;/auth-address&gt;&lt;titles&gt;&lt;title&gt;PSEUDO RESPONSE REGULATORs stabilize CONSTANS protein to promote flowering in response to day length&lt;/title&gt;&lt;secondary-title&gt;EMBO J&lt;/secondary-title&gt;&lt;/titles&gt;&lt;periodical&gt;&lt;full-title&gt;EMBO J&lt;/full-title&gt;&lt;/periodical&gt;&lt;pages&gt;904-918&lt;/pages&gt;&lt;volume&gt;36&lt;/volume&gt;&lt;number&gt;7&lt;/number&gt;&lt;keywords&gt;&lt;keyword&gt;Arabidopsis/*physiology/*radiation effects&lt;/keyword&gt;&lt;keyword&gt;Arabidopsis Proteins/*metabolism&lt;/keyword&gt;&lt;keyword&gt;DNA-Binding Proteins/*metabolism&lt;/keyword&gt;&lt;keyword&gt;Flowers/*radiation effects&lt;/keyword&gt;&lt;keyword&gt;*Light&lt;/keyword&gt;&lt;keyword&gt;Transcription Factors/*metabolism&lt;/keyword&gt;&lt;keyword&gt;* Arabidopsis&lt;/keyword&gt;&lt;keyword&gt;*Constitutive photomorphogenic 1&lt;/keyword&gt;&lt;keyword&gt;*Pseudo response regulator&lt;/keyword&gt;&lt;keyword&gt;*circadian clock&lt;/keyword&gt;&lt;keyword&gt;*photoperiodic flowering&lt;/keyword&gt;&lt;/keywords&gt;&lt;dates&gt;&lt;year&gt;2017&lt;/year&gt;&lt;pub-dates&gt;&lt;date&gt;Apr 3&lt;/date&gt;&lt;/pub-dates&gt;&lt;/dates&gt;&lt;isbn&gt;1460-2075 (Electronic)&amp;#xD;0261-4189 (Linking)&lt;/isbn&gt;&lt;accession-num&gt;28270524&lt;/accession-num&gt;&lt;urls&gt;&lt;related-urls&gt;&lt;url&gt;https://www.ncbi.nlm.nih.gov/pubmed/28270524&lt;/url&gt;&lt;/related-urls&gt;&lt;/urls&gt;&lt;custom2&gt;PMC5376961&lt;/custom2&gt;&lt;electronic-resource-num&gt;10.15252/embj.201693907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ayama et al., 201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19_COqPCR_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1584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CATGTGTCACAACAGCTTC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yama&lt;/Author&gt;&lt;Year&gt;2017&lt;/Year&gt;&lt;RecNum&gt;21889&lt;/RecNum&gt;&lt;DisplayText&gt;(Hayama et al., 2017)&lt;/DisplayText&gt;&lt;record&gt;&lt;rec-number&gt;21889&lt;/rec-number&gt;&lt;foreign-keys&gt;&lt;key app="EN" db-id="pxsvfezvhxd5zper9e8xtds2r0a2xtxdw05f" timestamp="1520917241"&gt;21889&lt;/key&gt;&lt;/foreign-keys&gt;&lt;ref-type name="Journal Article"&gt;17&lt;/ref-type&gt;&lt;contributors&gt;&lt;authors&gt;&lt;author&gt;Hayama, R.&lt;/author&gt;&lt;author&gt;Sarid-Krebs, L.&lt;/author&gt;&lt;author&gt;Richter, R.&lt;/author&gt;&lt;author&gt;Fernandez, V.&lt;/author&gt;&lt;author&gt;Jang, S.&lt;/author&gt;&lt;author&gt;Coupland, G.&lt;/author&gt;&lt;/authors&gt;&lt;/contributors&gt;&lt;auth-address&gt;Department of Plant Developmental Biology, Max Planck Institute for Plant Breeding Research, Cologne, Germany.&amp;#xD;Department of Plant Developmental Biology, Max Planck Institute for Plant Breeding Research, Cologne, Germany coupland@mpipz.mpg.de.&lt;/auth-address&gt;&lt;titles&gt;&lt;title&gt;PSEUDO RESPONSE REGULATORs stabilize CONSTANS protein to promote flowering in response to day length&lt;/title&gt;&lt;secondary-title&gt;EMBO J&lt;/secondary-title&gt;&lt;/titles&gt;&lt;periodical&gt;&lt;full-title&gt;EMBO J&lt;/full-title&gt;&lt;/periodical&gt;&lt;pages&gt;904-918&lt;/pages&gt;&lt;volume&gt;36&lt;/volume&gt;&lt;number&gt;7&lt;/number&gt;&lt;keywords&gt;&lt;keyword&gt;Arabidopsis/*physiology/*radiation effects&lt;/keyword&gt;&lt;keyword&gt;Arabidopsis Proteins/*metabolism&lt;/keyword&gt;&lt;keyword&gt;DNA-Binding Proteins/*metabolism&lt;/keyword&gt;&lt;keyword&gt;Flowers/*radiation effects&lt;/keyword&gt;&lt;keyword&gt;*Light&lt;/keyword&gt;&lt;keyword&gt;Transcription Factors/*metabolism&lt;/keyword&gt;&lt;keyword&gt;* Arabidopsis&lt;/keyword&gt;&lt;keyword&gt;*Constitutive photomorphogenic 1&lt;/keyword&gt;&lt;keyword&gt;*Pseudo response regulator&lt;/keyword&gt;&lt;keyword&gt;*circadian clock&lt;/keyword&gt;&lt;keyword&gt;*photoperiodic flowering&lt;/keyword&gt;&lt;/keywords&gt;&lt;dates&gt;&lt;year&gt;2017&lt;/year&gt;&lt;pub-dates&gt;&lt;date&gt;Apr 3&lt;/date&gt;&lt;/pub-dates&gt;&lt;/dates&gt;&lt;isbn&gt;1460-2075 (Electronic)&amp;#xD;0261-4189 (Linking)&lt;/isbn&gt;&lt;accession-num&gt;28270524&lt;/accession-num&gt;&lt;urls&gt;&lt;related-urls&gt;&lt;url&gt;https://www.ncbi.nlm.nih.gov/pubmed/28270524&lt;/url&gt;&lt;/related-urls&gt;&lt;/urls&gt;&lt;custom2&gt;PMC5376961&lt;/custom2&gt;&lt;electronic-resource-num&gt;10.15252/embj.201693907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ayama et al., 201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20_FTqPCR_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F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654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CAGAGGGAGAGTGGC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yama&lt;/Author&gt;&lt;Year&gt;2017&lt;/Year&gt;&lt;RecNum&gt;21889&lt;/RecNum&gt;&lt;DisplayText&gt;(Hayama et al., 2017)&lt;/DisplayText&gt;&lt;record&gt;&lt;rec-number&gt;21889&lt;/rec-number&gt;&lt;foreign-keys&gt;&lt;key app="EN" db-id="pxsvfezvhxd5zper9e8xtds2r0a2xtxdw05f" timestamp="1520917241"&gt;21889&lt;/key&gt;&lt;/foreign-keys&gt;&lt;ref-type name="Journal Article"&gt;17&lt;/ref-type&gt;&lt;contributors&gt;&lt;authors&gt;&lt;author&gt;Hayama, R.&lt;/author&gt;&lt;author&gt;Sarid-Krebs, L.&lt;/author&gt;&lt;author&gt;Richter, R.&lt;/author&gt;&lt;author&gt;Fernandez, V.&lt;/author&gt;&lt;author&gt;Jang, S.&lt;/author&gt;&lt;author&gt;Coupland, G.&lt;/author&gt;&lt;/authors&gt;&lt;/contributors&gt;&lt;auth-address&gt;Department of Plant Developmental Biology, Max Planck Institute for Plant Breeding Research, Cologne, Germany.&amp;#xD;Department of Plant Developmental Biology, Max Planck Institute for Plant Breeding Research, Cologne, Germany coupland@mpipz.mpg.de.&lt;/auth-address&gt;&lt;titles&gt;&lt;title&gt;PSEUDO RESPONSE REGULATORs stabilize CONSTANS protein to promote flowering in response to day length&lt;/title&gt;&lt;secondary-title&gt;EMBO J&lt;/secondary-title&gt;&lt;/titles&gt;&lt;periodical&gt;&lt;full-title&gt;EMBO J&lt;/full-title&gt;&lt;/periodical&gt;&lt;pages&gt;904-918&lt;/pages&gt;&lt;volume&gt;36&lt;/volume&gt;&lt;number&gt;7&lt;/number&gt;&lt;keywords&gt;&lt;keyword&gt;Arabidopsis/*physiology/*radiation effects&lt;/keyword&gt;&lt;keyword&gt;Arabidopsis Proteins/*metabolism&lt;/keyword&gt;&lt;keyword&gt;DNA-Binding Proteins/*metabolism&lt;/keyword&gt;&lt;keyword&gt;Flowers/*radiation effects&lt;/keyword&gt;&lt;keyword&gt;*Light&lt;/keyword&gt;&lt;keyword&gt;Transcription Factors/*metabolism&lt;/keyword&gt;&lt;keyword&gt;* Arabidopsis&lt;/keyword&gt;&lt;keyword&gt;*Constitutive photomorphogenic 1&lt;/keyword&gt;&lt;keyword&gt;*Pseudo response regulator&lt;/keyword&gt;&lt;keyword&gt;*circadian clock&lt;/keyword&gt;&lt;keyword&gt;*photoperiodic flowering&lt;/keyword&gt;&lt;/keywords&gt;&lt;dates&gt;&lt;year&gt;2017&lt;/year&gt;&lt;pub-dates&gt;&lt;date&gt;Apr 3&lt;/date&gt;&lt;/pub-dates&gt;&lt;/dates&gt;&lt;isbn&gt;1460-2075 (Electronic)&amp;#xD;0261-4189 (Linking)&lt;/isbn&gt;&lt;accession-num&gt;28270524&lt;/accession-num&gt;&lt;urls&gt;&lt;related-urls&gt;&lt;url&gt;https://www.ncbi.nlm.nih.gov/pubmed/28270524&lt;/url&gt;&lt;/related-urls&gt;&lt;/urls&gt;&lt;custom2&gt;PMC5376961&lt;/custom2&gt;&lt;electronic-resource-num&gt;10.15252/embj.201693907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ayama et al., 201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21_FTqPCR_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FT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1G654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CACCGTTCGTTACTCGTA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yama&lt;/Author&gt;&lt;Year&gt;2017&lt;/Year&gt;&lt;RecNum&gt;21889&lt;/RecNum&gt;&lt;DisplayText&gt;(Hayama et al., 2017)&lt;/DisplayText&gt;&lt;record&gt;&lt;rec-number&gt;21889&lt;/rec-number&gt;&lt;foreign-keys&gt;&lt;key app="EN" db-id="pxsvfezvhxd5zper9e8xtds2r0a2xtxdw05f" timestamp="1520917241"&gt;21889&lt;/key&gt;&lt;/foreign-keys&gt;&lt;ref-type name="Journal Article"&gt;17&lt;/ref-type&gt;&lt;contributors&gt;&lt;authors&gt;&lt;author&gt;Hayama, R.&lt;/author&gt;&lt;author&gt;Sarid-Krebs, L.&lt;/author&gt;&lt;author&gt;Richter, R.&lt;/author&gt;&lt;author&gt;Fernandez, V.&lt;/author&gt;&lt;author&gt;Jang, S.&lt;/author&gt;&lt;author&gt;Coupland, G.&lt;/author&gt;&lt;/authors&gt;&lt;/contributors&gt;&lt;auth-address&gt;Department of Plant Developmental Biology, Max Planck Institute for Plant Breeding Research, Cologne, Germany.&amp;#xD;Department of Plant Developmental Biology, Max Planck Institute for Plant Breeding Research, Cologne, Germany coupland@mpipz.mpg.de.&lt;/auth-address&gt;&lt;titles&gt;&lt;title&gt;PSEUDO RESPONSE REGULATORs stabilize CONSTANS protein to promote flowering in response to day length&lt;/title&gt;&lt;secondary-title&gt;EMBO J&lt;/secondary-title&gt;&lt;/titles&gt;&lt;periodical&gt;&lt;full-title&gt;EMBO J&lt;/full-title&gt;&lt;/periodical&gt;&lt;pages&gt;904-918&lt;/pages&gt;&lt;volume&gt;36&lt;/volume&gt;&lt;number&gt;7&lt;/number&gt;&lt;keywords&gt;&lt;keyword&gt;Arabidopsis/*physiology/*radiation effects&lt;/keyword&gt;&lt;keyword&gt;Arabidopsis Proteins/*metabolism&lt;/keyword&gt;&lt;keyword&gt;DNA-Binding Proteins/*metabolism&lt;/keyword&gt;&lt;keyword&gt;Flowers/*radiation effects&lt;/keyword&gt;&lt;keyword&gt;*Light&lt;/keyword&gt;&lt;keyword&gt;Transcription Factors/*metabolism&lt;/keyword&gt;&lt;keyword&gt;* Arabidopsis&lt;/keyword&gt;&lt;keyword&gt;*Constitutive photomorphogenic 1&lt;/keyword&gt;&lt;keyword&gt;*Pseudo response regulator&lt;/keyword&gt;&lt;keyword&gt;*circadian clock&lt;/keyword&gt;&lt;keyword&gt;*photoperiodic flowering&lt;/keyword&gt;&lt;/keywords&gt;&lt;dates&gt;&lt;year&gt;2017&lt;/year&gt;&lt;pub-dates&gt;&lt;date&gt;Apr 3&lt;/date&gt;&lt;/pub-dates&gt;&lt;/dates&gt;&lt;isbn&gt;1460-2075 (Electronic)&amp;#xD;0261-4189 (Linking)&lt;/isbn&gt;&lt;accession-num&gt;28270524&lt;/accession-num&gt;&lt;urls&gt;&lt;related-urls&gt;&lt;url&gt;https://www.ncbi.nlm.nih.gov/pubmed/28270524&lt;/url&gt;&lt;/related-urls&gt;&lt;/urls&gt;&lt;custom2&gt;PMC5376961&lt;/custom2&gt;&lt;electronic-resource-num&gt;10.15252/embj.201693907&lt;/electronic-resource-num&gt;&lt;/record&gt;&lt;/Cite&gt;&lt;/EndNote&gt;</w:instrTex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Hayama et al., 2017)</w:t>
            </w: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05_TTG1qPCR_s (endo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T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ATTGGATTGGTATTGC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BP006_TTG1qPCR_as (endo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T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GCAAACCAAACCTACTT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New_2_fwd_qPCR_AtTTG1 (both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T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GTTGCTGAGCTTGAAAGACAT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rovided by J. 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chiffner</w:t>
            </w:r>
            <w:proofErr w:type="spellEnd"/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P049_TTG1_no_LWD_fw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T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TATGCCTGTTGCTGAGCT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New_2_rev_qPCR_AtTTG1 (both/no LWD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T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52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CTGTGTATCATCACCACCAGA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provided by J. </w:t>
            </w:r>
            <w:proofErr w:type="spellStart"/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Schiffner</w:t>
            </w:r>
            <w:proofErr w:type="spellEnd"/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lon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1 TOC1_GW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TOC1/PRR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13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AAGTTTGTACAAAAAAGCAGGCTTAATGGATTTGAACGGTGAGT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2 TOC1_Gw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TOC1/PRR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5G6138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CACTTTGTACAAGAAAGCTGGGTTTCAAGTTCCCAAAGCATCA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BP012_PRR5_GW_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4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AAGTTTGTACAAAAAAGCAGGCTTAATGACTAGTAGCGAGGAAG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BP013_PRR5_GW_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2447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CACTTTGTACAAGAAAGCTGGGTTCTATGGAGCTTGTGTGGAT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3PRR7_GW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0281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AAGTTTGTACAAAAAAGCAGGCTTAATGAATGCTAATGAGGAGG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4 PRR7_Gw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0281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CACTTTGTACAAGAAAGCTGGGTTTTAGCTATCCTCAATGTTT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5 PRR9_GW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467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AAGTTTGTACAAAAAAGCAGGCTTAATGGGGGAGATTGTGGTTT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ANS826 PRR9_GW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PRR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2G46790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CACTTTGTACAAGAAAGCTGGGTTTCATGATTTTGTAGACGCGT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S393 CFP attB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FP-attB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GGGACAAGTTTGTACAAAAAAGCAGGCTTAATGGTGAGCAAGGGCGAGG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S235 RFP-HA-attB1 rev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FP-attB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GGGACCACTTTGTACAAGAAAGCTGGGTCTCAGAAGCCTGCCTTCTTGTAC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yYWRlcjwvQXV0aG9yPjxZZWFyPjIwMTM8L1llYXI+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</w:fldData>
              </w:fldCha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  <w:lang w:val="de-DE"/>
              </w:rPr>
              <w:instrText xml:space="preserve"> ADDIN EN.CITE.DATA </w:instrTex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E268B1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de-DE"/>
              </w:rPr>
              <w:t>(Schrader et al., 2013)</w:t>
            </w: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BP016_BHLH92.1_GW_s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bHLH9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43650</w:t>
            </w:r>
          </w:p>
        </w:tc>
        <w:tc>
          <w:tcPr>
            <w:tcW w:w="623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AAGTTTGTACAAAAAAGCAGGCTTAATGGATAACTTTTTTCTAGG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B719A0" w:rsidRPr="00E268B1" w:rsidTr="00E268B1">
        <w:trPr>
          <w:divId w:val="2002343600"/>
          <w:trHeight w:val="288"/>
          <w:jc w:val="center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BP017_BHLH92.1_GW_a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bHLH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AT5G43650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hAnsi="Times New Roman" w:cs="Times New Roman"/>
                <w:sz w:val="20"/>
                <w:szCs w:val="20"/>
              </w:rPr>
              <w:t>GGGGACCACTTTGTACAAGAAAGCTGGGTTTTAGTAGTCTTTGTAAAAGG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B719A0" w:rsidRPr="00E268B1" w:rsidRDefault="00B719A0" w:rsidP="00B719A0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268B1">
              <w:rPr>
                <w:rFonts w:ascii="Times New Roman" w:eastAsia="Times New Roman" w:hAnsi="Times New Roman" w:cs="Times New Roman"/>
                <w:sz w:val="20"/>
                <w:szCs w:val="20"/>
              </w:rPr>
              <w:t>this study</w:t>
            </w:r>
          </w:p>
        </w:tc>
      </w:tr>
    </w:tbl>
    <w:p w:rsidR="00646D54" w:rsidRDefault="001061A4" w:rsidP="00B719A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E268B1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E268B1">
        <w:rPr>
          <w:rFonts w:ascii="Times New Roman" w:hAnsi="Times New Roman" w:cs="Times New Roman"/>
          <w:sz w:val="20"/>
          <w:szCs w:val="20"/>
        </w:rPr>
        <w:t>PvuII</w:t>
      </w:r>
      <w:r w:rsidR="009C685F" w:rsidRPr="00E268B1">
        <w:rPr>
          <w:rFonts w:ascii="Times New Roman" w:hAnsi="Times New Roman" w:cs="Times New Roman"/>
          <w:sz w:val="20"/>
          <w:szCs w:val="20"/>
        </w:rPr>
        <w:t>,</w:t>
      </w:r>
      <w:r w:rsidRPr="00E268B1">
        <w:rPr>
          <w:rFonts w:ascii="Times New Roman" w:hAnsi="Times New Roman" w:cs="Times New Roman"/>
          <w:sz w:val="20"/>
          <w:szCs w:val="20"/>
        </w:rPr>
        <w:t xml:space="preserve"> </w:t>
      </w:r>
      <w:r w:rsidR="009C685F" w:rsidRPr="00E268B1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593E34" w:rsidRPr="00E268B1">
        <w:rPr>
          <w:rFonts w:ascii="Times New Roman" w:hAnsi="Times New Roman" w:cs="Times New Roman"/>
          <w:sz w:val="20"/>
          <w:szCs w:val="20"/>
        </w:rPr>
        <w:t>XhoI</w:t>
      </w:r>
      <w:r w:rsidR="009C685F" w:rsidRPr="00E268B1">
        <w:rPr>
          <w:rFonts w:ascii="Times New Roman" w:hAnsi="Times New Roman" w:cs="Times New Roman"/>
          <w:sz w:val="20"/>
          <w:szCs w:val="20"/>
        </w:rPr>
        <w:t xml:space="preserve">, </w:t>
      </w:r>
      <w:r w:rsidR="009C685F" w:rsidRPr="00E268B1"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="00593E34" w:rsidRPr="00E268B1">
        <w:rPr>
          <w:rFonts w:ascii="Times New Roman" w:hAnsi="Times New Roman" w:cs="Times New Roman"/>
          <w:sz w:val="20"/>
          <w:szCs w:val="20"/>
        </w:rPr>
        <w:t>HpaI</w:t>
      </w:r>
      <w:r w:rsidR="009C685F" w:rsidRPr="00E268B1">
        <w:rPr>
          <w:rFonts w:ascii="Times New Roman" w:hAnsi="Times New Roman" w:cs="Times New Roman"/>
          <w:sz w:val="20"/>
          <w:szCs w:val="20"/>
        </w:rPr>
        <w:t xml:space="preserve">, </w:t>
      </w:r>
      <w:r w:rsidR="009C685F" w:rsidRPr="00E268B1"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="00593E34" w:rsidRPr="00E268B1">
        <w:rPr>
          <w:rFonts w:ascii="Times New Roman" w:hAnsi="Times New Roman" w:cs="Times New Roman"/>
          <w:sz w:val="20"/>
          <w:szCs w:val="20"/>
        </w:rPr>
        <w:t>KpnI</w:t>
      </w:r>
      <w:r w:rsidR="009C685F" w:rsidRPr="00E268B1">
        <w:rPr>
          <w:rFonts w:ascii="Times New Roman" w:hAnsi="Times New Roman" w:cs="Times New Roman"/>
          <w:sz w:val="20"/>
          <w:szCs w:val="20"/>
        </w:rPr>
        <w:t xml:space="preserve">, </w:t>
      </w:r>
      <w:r w:rsidR="009C685F" w:rsidRPr="00E268B1">
        <w:rPr>
          <w:rFonts w:ascii="Times New Roman" w:hAnsi="Times New Roman" w:cs="Times New Roman"/>
          <w:sz w:val="20"/>
          <w:szCs w:val="20"/>
          <w:vertAlign w:val="superscript"/>
        </w:rPr>
        <w:t>5</w:t>
      </w:r>
      <w:r w:rsidR="007B39B0" w:rsidRPr="00E268B1">
        <w:rPr>
          <w:rFonts w:ascii="Times New Roman" w:hAnsi="Times New Roman" w:cs="Times New Roman"/>
          <w:sz w:val="20"/>
          <w:szCs w:val="20"/>
        </w:rPr>
        <w:t>SnaBI</w:t>
      </w:r>
      <w:r w:rsidR="009C685F" w:rsidRPr="00E268B1">
        <w:rPr>
          <w:rFonts w:ascii="Times New Roman" w:hAnsi="Times New Roman" w:cs="Times New Roman"/>
          <w:sz w:val="20"/>
          <w:szCs w:val="20"/>
        </w:rPr>
        <w:t xml:space="preserve"> </w:t>
      </w:r>
      <w:r w:rsidRPr="00E268B1">
        <w:rPr>
          <w:rFonts w:ascii="Times New Roman" w:hAnsi="Times New Roman" w:cs="Times New Roman"/>
          <w:sz w:val="20"/>
          <w:szCs w:val="20"/>
        </w:rPr>
        <w:t xml:space="preserve">used for </w:t>
      </w:r>
      <w:proofErr w:type="spellStart"/>
      <w:r w:rsidRPr="00E268B1">
        <w:rPr>
          <w:rFonts w:ascii="Times New Roman" w:hAnsi="Times New Roman" w:cs="Times New Roman"/>
          <w:sz w:val="20"/>
          <w:szCs w:val="20"/>
        </w:rPr>
        <w:t>dCAPS</w:t>
      </w:r>
      <w:proofErr w:type="spellEnd"/>
      <w:r w:rsidRPr="00E268B1">
        <w:rPr>
          <w:rFonts w:ascii="Times New Roman" w:hAnsi="Times New Roman" w:cs="Times New Roman"/>
          <w:sz w:val="20"/>
          <w:szCs w:val="20"/>
        </w:rPr>
        <w:t xml:space="preserve"> primers</w:t>
      </w:r>
      <w:r w:rsidR="006757FC" w:rsidRPr="00E268B1">
        <w:rPr>
          <w:rFonts w:ascii="Times New Roman" w:hAnsi="Times New Roman" w:cs="Times New Roman"/>
          <w:sz w:val="20"/>
          <w:szCs w:val="20"/>
        </w:rPr>
        <w:t xml:space="preserve">. (The </w:t>
      </w:r>
      <w:proofErr w:type="spellStart"/>
      <w:r w:rsidR="006757FC" w:rsidRPr="00E268B1">
        <w:rPr>
          <w:rFonts w:ascii="Times New Roman" w:hAnsi="Times New Roman" w:cs="Times New Roman"/>
          <w:sz w:val="20"/>
          <w:szCs w:val="20"/>
        </w:rPr>
        <w:t>dCAPS</w:t>
      </w:r>
      <w:proofErr w:type="spellEnd"/>
      <w:r w:rsidR="006757FC" w:rsidRPr="00E268B1">
        <w:rPr>
          <w:rFonts w:ascii="Times New Roman" w:hAnsi="Times New Roman" w:cs="Times New Roman"/>
          <w:sz w:val="20"/>
          <w:szCs w:val="20"/>
        </w:rPr>
        <w:t xml:space="preserve"> Finder 2.0 was used for </w:t>
      </w:r>
      <w:proofErr w:type="spellStart"/>
      <w:r w:rsidR="006757FC" w:rsidRPr="00E268B1">
        <w:rPr>
          <w:rFonts w:ascii="Times New Roman" w:hAnsi="Times New Roman" w:cs="Times New Roman"/>
          <w:sz w:val="20"/>
          <w:szCs w:val="20"/>
        </w:rPr>
        <w:t>dCAPS</w:t>
      </w:r>
      <w:proofErr w:type="spellEnd"/>
      <w:r w:rsidR="006757FC" w:rsidRPr="00E268B1">
        <w:rPr>
          <w:rFonts w:ascii="Times New Roman" w:hAnsi="Times New Roman" w:cs="Times New Roman"/>
          <w:sz w:val="20"/>
          <w:szCs w:val="20"/>
        </w:rPr>
        <w:t xml:space="preserve"> primer design </w:t>
      </w:r>
      <w:r w:rsidR="00B07DE5" w:rsidRPr="00E268B1">
        <w:rPr>
          <w:rFonts w:ascii="Times New Roman" w:hAnsi="Times New Roman" w:cs="Times New Roman"/>
          <w:sz w:val="20"/>
          <w:szCs w:val="20"/>
        </w:rPr>
        <w:fldChar w:fldCharType="begin"/>
      </w:r>
      <w:r w:rsidR="00B07DE5" w:rsidRPr="00E268B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eff&lt;/Author&gt;&lt;Year&gt;2002&lt;/Year&gt;&lt;RecNum&gt;3653&lt;/RecNum&gt;&lt;DisplayText&gt;(Neff et al., 2002)&lt;/DisplayText&gt;&lt;record&gt;&lt;rec-number&gt;3653&lt;/rec-number&gt;&lt;foreign-keys&gt;&lt;key app="EN" db-id="pxsvfezvhxd5zper9e8xtds2r0a2xtxdw05f" timestamp="1456691195"&gt;3653&lt;/key&gt;&lt;/foreign-keys&gt;&lt;ref-type name="Journal Article"&gt;17&lt;/ref-type&gt;&lt;contributors&gt;&lt;authors&gt;&lt;author&gt;Neff, M. M.&lt;/author&gt;&lt;author&gt;Turk, E.&lt;/author&gt;&lt;author&gt;Kalishman, M.&lt;/author&gt;&lt;/authors&gt;&lt;/contributors&gt;&lt;auth-address&gt;Dept of Biology, Washington University, Campus Box 1137, St Louis, MO 63130-4899, USA. mneff@biology2.wustl.edu&lt;/auth-address&gt;&lt;titles&gt;&lt;title&gt;Web-based primer design for single nucleotide polymorphism analysis&lt;/title&gt;&lt;secondary-title&gt;Trends Genet&lt;/secondary-title&gt;&lt;/titles&gt;&lt;periodical&gt;&lt;full-title&gt;Trends Genet&lt;/full-title&gt;&lt;/periodical&gt;&lt;pages&gt;613-5&lt;/pages&gt;&lt;volume&gt;18&lt;/volume&gt;&lt;number&gt;12&lt;/number&gt;&lt;keywords&gt;&lt;keyword&gt;Arabidopsis/genetics&lt;/keyword&gt;&lt;keyword&gt;Arabidopsis Proteins&lt;/keyword&gt;&lt;keyword&gt;*Computer-Aided Design&lt;/keyword&gt;&lt;keyword&gt;Cryptochromes&lt;/keyword&gt;&lt;keyword&gt;*DNA Primers&lt;/keyword&gt;&lt;keyword&gt;*Drosophila Proteins&lt;/keyword&gt;&lt;keyword&gt;*Eye Proteins&lt;/keyword&gt;&lt;keyword&gt;Flavoproteins/genetics&lt;/keyword&gt;&lt;keyword&gt;Genetic Markers&lt;/keyword&gt;&lt;keyword&gt;Haplotypes&lt;/keyword&gt;&lt;keyword&gt;*Photoreceptor Cells, Invertebrate&lt;/keyword&gt;&lt;keyword&gt;Polymorphism, Restriction Fragment Length&lt;/keyword&gt;&lt;keyword&gt;*Polymorphism, Single Nucleotide&lt;/keyword&gt;&lt;keyword&gt;Receptors, G-Protein-Coupled&lt;/keyword&gt;&lt;keyword&gt;Sequence Analysis, DNA/methods&lt;/keyword&gt;&lt;/keywords&gt;&lt;dates&gt;&lt;year&gt;2002&lt;/year&gt;&lt;pub-dates&gt;&lt;date&gt;Dec&lt;/date&gt;&lt;/pub-dates&gt;&lt;/dates&gt;&lt;isbn&gt;0168-9525 (Print)&amp;#xD;0168-9525 (Linking)&lt;/isbn&gt;&lt;accession-num&gt;12446140&lt;/accession-num&gt;&lt;urls&gt;&lt;related-urls&gt;&lt;url&gt;http://www.ncbi.nlm.nih.gov/pubmed/12446140&lt;/url&gt;&lt;/related-urls&gt;&lt;/urls&gt;&lt;/record&gt;&lt;/Cite&gt;&lt;/EndNote&gt;</w:instrText>
      </w:r>
      <w:r w:rsidR="00B07DE5" w:rsidRPr="00E268B1">
        <w:rPr>
          <w:rFonts w:ascii="Times New Roman" w:hAnsi="Times New Roman" w:cs="Times New Roman"/>
          <w:sz w:val="20"/>
          <w:szCs w:val="20"/>
        </w:rPr>
        <w:fldChar w:fldCharType="separate"/>
      </w:r>
      <w:r w:rsidR="00B07DE5" w:rsidRPr="00E268B1">
        <w:rPr>
          <w:rFonts w:ascii="Times New Roman" w:hAnsi="Times New Roman" w:cs="Times New Roman"/>
          <w:noProof/>
          <w:sz w:val="20"/>
          <w:szCs w:val="20"/>
        </w:rPr>
        <w:t>(Neff et al., 2002)</w:t>
      </w:r>
      <w:r w:rsidR="00B07DE5" w:rsidRPr="00E268B1">
        <w:rPr>
          <w:rFonts w:ascii="Times New Roman" w:hAnsi="Times New Roman" w:cs="Times New Roman"/>
          <w:sz w:val="20"/>
          <w:szCs w:val="20"/>
        </w:rPr>
        <w:fldChar w:fldCharType="end"/>
      </w:r>
      <w:r w:rsidR="006757FC" w:rsidRPr="00E268B1">
        <w:rPr>
          <w:rFonts w:ascii="Times New Roman" w:hAnsi="Times New Roman" w:cs="Times New Roman"/>
          <w:sz w:val="20"/>
          <w:szCs w:val="20"/>
        </w:rPr>
        <w:t>.)</w:t>
      </w:r>
      <w:r w:rsidRPr="00E268B1">
        <w:rPr>
          <w:rFonts w:ascii="Times New Roman" w:hAnsi="Times New Roman" w:cs="Times New Roman"/>
          <w:sz w:val="20"/>
          <w:szCs w:val="20"/>
        </w:rPr>
        <w:t xml:space="preserve"> *</w:t>
      </w:r>
      <w:r w:rsidR="00635A70" w:rsidRPr="00E268B1">
        <w:rPr>
          <w:rFonts w:ascii="Times New Roman" w:hAnsi="Times New Roman" w:cs="Times New Roman"/>
          <w:sz w:val="20"/>
          <w:szCs w:val="20"/>
        </w:rPr>
        <w:t>The</w:t>
      </w:r>
      <w:r w:rsidR="00635A70" w:rsidRPr="00D80704">
        <w:rPr>
          <w:rFonts w:ascii="Times New Roman" w:hAnsi="Times New Roman" w:cs="Times New Roman"/>
          <w:sz w:val="20"/>
          <w:szCs w:val="20"/>
        </w:rPr>
        <w:t xml:space="preserve"> following ratios were used for qPCR:</w:t>
      </w:r>
      <w:r w:rsidR="00D80704" w:rsidRPr="00D80704">
        <w:rPr>
          <w:rFonts w:ascii="Times New Roman" w:hAnsi="Times New Roman" w:cs="Times New Roman"/>
          <w:sz w:val="20"/>
          <w:szCs w:val="20"/>
        </w:rPr>
        <w:t xml:space="preserve"> 2:1 (ANS849:</w:t>
      </w:r>
      <w:r w:rsidR="00E268B1">
        <w:rPr>
          <w:rFonts w:ascii="Times New Roman" w:hAnsi="Times New Roman" w:cs="Times New Roman"/>
          <w:sz w:val="20"/>
          <w:szCs w:val="20"/>
        </w:rPr>
        <w:t>ANS</w:t>
      </w:r>
      <w:r w:rsidR="00D80704" w:rsidRPr="00D80704">
        <w:rPr>
          <w:rFonts w:ascii="Times New Roman" w:hAnsi="Times New Roman" w:cs="Times New Roman"/>
          <w:sz w:val="20"/>
          <w:szCs w:val="20"/>
        </w:rPr>
        <w:t>850)</w:t>
      </w:r>
    </w:p>
    <w:p w:rsidR="00742EB2" w:rsidRPr="00635A70" w:rsidRDefault="00742EB2">
      <w:pPr>
        <w:rPr>
          <w:rFonts w:ascii="Times New Roman" w:hAnsi="Times New Roman" w:cs="Times New Roman"/>
          <w:sz w:val="20"/>
          <w:szCs w:val="20"/>
        </w:rPr>
      </w:pPr>
    </w:p>
    <w:p w:rsidR="00317CE3" w:rsidRPr="00317CE3" w:rsidRDefault="00646D54" w:rsidP="00317CE3">
      <w:pPr>
        <w:pStyle w:val="EndNoteBibliography"/>
        <w:spacing w:after="0"/>
        <w:ind w:left="720" w:hanging="720"/>
      </w:pPr>
      <w:r>
        <w:fldChar w:fldCharType="begin"/>
      </w:r>
      <w:r w:rsidRPr="008007C8">
        <w:instrText xml:space="preserve"> ADDIN EN.REFLIST </w:instrText>
      </w:r>
      <w:r>
        <w:fldChar w:fldCharType="separate"/>
      </w:r>
      <w:r w:rsidR="00317CE3" w:rsidRPr="00317CE3">
        <w:t xml:space="preserve">Appelhagen, I., Jahns, O., Bartelniewoehner, L., Sagasser, M., Weisshaar, B., and Stracke, R. (2011). Leucoanthocyanidin Dioxygenase in Arabidopsis thaliana: characterization of mutant alleles and regulation by MYB-BHLH-TTG1 transcription factor complexes. </w:t>
      </w:r>
      <w:r w:rsidR="00317CE3" w:rsidRPr="00317CE3">
        <w:rPr>
          <w:i/>
        </w:rPr>
        <w:t>Gene</w:t>
      </w:r>
      <w:r w:rsidR="00317CE3" w:rsidRPr="00317CE3">
        <w:t xml:space="preserve"> 484(1-2)</w:t>
      </w:r>
      <w:r w:rsidR="00317CE3" w:rsidRPr="00317CE3">
        <w:rPr>
          <w:b/>
        </w:rPr>
        <w:t>,</w:t>
      </w:r>
      <w:r w:rsidR="00317CE3" w:rsidRPr="00317CE3">
        <w:t xml:space="preserve"> 61-68. doi: 10.1016/j.gene.2011.05.031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Grigorova, B., Mara, C., Hollender, C., Sijacic, P., Chen, X., and Liu, Z. (2011). LEUNIG and SEUSS co-repressors regulate miR172 expression in Arabidopsis flowers. </w:t>
      </w:r>
      <w:r w:rsidRPr="00317CE3">
        <w:rPr>
          <w:i/>
        </w:rPr>
        <w:t>Development</w:t>
      </w:r>
      <w:r w:rsidRPr="00317CE3">
        <w:t xml:space="preserve"> 138(12)</w:t>
      </w:r>
      <w:r w:rsidRPr="00317CE3">
        <w:rPr>
          <w:b/>
        </w:rPr>
        <w:t>,</w:t>
      </w:r>
      <w:r w:rsidRPr="00317CE3">
        <w:t xml:space="preserve"> 2451-2456. doi: 10.1242/dev.058362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Hayama, R., Sarid-Krebs, L., Richter, R., Fernandez, V., Jang, S., and Coupland, G. (2017). PSEUDO RESPONSE REGULATORs stabilize CONSTANS protein to promote flowering in response to day length. </w:t>
      </w:r>
      <w:r w:rsidRPr="00317CE3">
        <w:rPr>
          <w:i/>
        </w:rPr>
        <w:t>EMBO J</w:t>
      </w:r>
      <w:r w:rsidRPr="00317CE3">
        <w:t xml:space="preserve"> 36(7)</w:t>
      </w:r>
      <w:r w:rsidRPr="00317CE3">
        <w:rPr>
          <w:b/>
        </w:rPr>
        <w:t>,</w:t>
      </w:r>
      <w:r w:rsidRPr="00317CE3">
        <w:t xml:space="preserve"> 904-918. doi: 10.15252/embj.201693907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Jaegle, B., Uroic, M.K., Holtkotte, X., Lucas, C., Termath, A.O., Schmalz, H.G., et al. (2016). A fast and simple LC-MS-based characterization of the flavonoid biosynthesis pathway for few seed(ling)s. </w:t>
      </w:r>
      <w:r w:rsidRPr="00317CE3">
        <w:rPr>
          <w:i/>
        </w:rPr>
        <w:t>BMC Plant Biol</w:t>
      </w:r>
      <w:r w:rsidRPr="00317CE3">
        <w:t xml:space="preserve"> 16(1)</w:t>
      </w:r>
      <w:r w:rsidRPr="00317CE3">
        <w:rPr>
          <w:b/>
        </w:rPr>
        <w:t>,</w:t>
      </w:r>
      <w:r w:rsidRPr="00317CE3">
        <w:t xml:space="preserve"> 190. doi: 10.1186/s12870-016-0880-7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Kirik, V., Herrmann, U., Parupalli, C., Sedbrook, J.C., Ehrhardt, D.W., and Hulskamp, M. (2007). CLASP localizes in two discrete patterns on cortical microtubules and is required for cell morphogenesis and cell division in Arabidopsis. </w:t>
      </w:r>
      <w:r w:rsidRPr="00317CE3">
        <w:rPr>
          <w:i/>
        </w:rPr>
        <w:t>Journal of Cell Science</w:t>
      </w:r>
      <w:r w:rsidRPr="00317CE3">
        <w:t xml:space="preserve"> 120(24)</w:t>
      </w:r>
      <w:r w:rsidRPr="00317CE3">
        <w:rPr>
          <w:b/>
        </w:rPr>
        <w:t>,</w:t>
      </w:r>
      <w:r w:rsidRPr="00317CE3">
        <w:t xml:space="preserve"> 4416-4425. doi: 10.1242/jcs.024950.</w:t>
      </w:r>
    </w:p>
    <w:p w:rsidR="00317CE3" w:rsidRPr="00B26BD3" w:rsidRDefault="00317CE3" w:rsidP="00317CE3">
      <w:pPr>
        <w:pStyle w:val="EndNoteBibliography"/>
        <w:spacing w:after="0"/>
        <w:ind w:left="720" w:hanging="720"/>
        <w:rPr>
          <w:lang w:val="de-DE"/>
        </w:rPr>
      </w:pPr>
      <w:r w:rsidRPr="00317CE3">
        <w:t xml:space="preserve">Li, D., Liu, C., Shen, L., Wu, Y., Chen, H., Robertson, M., et al. (2008). A repressor complex governs the integration of flowering signals in Arabidopsis. </w:t>
      </w:r>
      <w:r w:rsidRPr="00B26BD3">
        <w:rPr>
          <w:i/>
          <w:lang w:val="de-DE"/>
        </w:rPr>
        <w:t>Dev Cell</w:t>
      </w:r>
      <w:r w:rsidRPr="00B26BD3">
        <w:rPr>
          <w:lang w:val="de-DE"/>
        </w:rPr>
        <w:t xml:space="preserve"> 15(1)</w:t>
      </w:r>
      <w:r w:rsidRPr="00B26BD3">
        <w:rPr>
          <w:b/>
          <w:lang w:val="de-DE"/>
        </w:rPr>
        <w:t>,</w:t>
      </w:r>
      <w:r w:rsidRPr="00B26BD3">
        <w:rPr>
          <w:lang w:val="de-DE"/>
        </w:rPr>
        <w:t xml:space="preserve"> 110-120. doi: 10.1016/j.devcel.2008.05.002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B26BD3">
        <w:rPr>
          <w:lang w:val="de-DE"/>
        </w:rPr>
        <w:t xml:space="preserve">Maier, A., Schrader, A., Kokkelink, L., Falke, C., Welter, B., Iniesto, E., et al. </w:t>
      </w:r>
      <w:r w:rsidRPr="00317CE3">
        <w:t xml:space="preserve">(2013). Light and the E3 ubiquitin ligase COP1/SPA control the protein stability of the MYB transcription factors PAP1 and PAP2 involved in anthocyanin accumulation in Arabidopsis. </w:t>
      </w:r>
      <w:r w:rsidRPr="00317CE3">
        <w:rPr>
          <w:i/>
        </w:rPr>
        <w:t>Plant J</w:t>
      </w:r>
      <w:r w:rsidRPr="00317CE3">
        <w:t xml:space="preserve"> 74(4)</w:t>
      </w:r>
      <w:r w:rsidRPr="00317CE3">
        <w:rPr>
          <w:b/>
        </w:rPr>
        <w:t>,</w:t>
      </w:r>
      <w:r w:rsidRPr="00317CE3">
        <w:t xml:space="preserve"> 638-651. doi: 10.1111/tpj.12153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Nakamichi, N., Kita, M., Niinuma, K., Ito, S., Yamashino, T., Mizoguchi, T., et al. (2007). Arabidopsis clock-associated pseudo-response regulators PRR9, PRR7 and PRR5 coordinately and positively regulate flowering time through the canonical CONSTANS-dependent photoperiodic pathway. </w:t>
      </w:r>
      <w:r w:rsidRPr="00317CE3">
        <w:rPr>
          <w:i/>
        </w:rPr>
        <w:t>Plant Cell Physiol</w:t>
      </w:r>
      <w:r w:rsidRPr="00317CE3">
        <w:t xml:space="preserve"> 48(6)</w:t>
      </w:r>
      <w:r w:rsidRPr="00317CE3">
        <w:rPr>
          <w:b/>
        </w:rPr>
        <w:t>,</w:t>
      </w:r>
      <w:r w:rsidRPr="00317CE3">
        <w:t xml:space="preserve"> 822-832. doi: 10.1093/pcp/pcm056.</w:t>
      </w:r>
    </w:p>
    <w:p w:rsidR="00317CE3" w:rsidRPr="00B26BD3" w:rsidRDefault="00317CE3" w:rsidP="00317CE3">
      <w:pPr>
        <w:pStyle w:val="EndNoteBibliography"/>
        <w:spacing w:after="0"/>
        <w:ind w:left="720" w:hanging="720"/>
        <w:rPr>
          <w:lang w:val="de-DE"/>
        </w:rPr>
      </w:pPr>
      <w:r w:rsidRPr="00317CE3">
        <w:t xml:space="preserve">Neff, M.M., Turk, E., and Kalishman, M. (2002). Web-based primer design for single nucleotide polymorphism analysis. </w:t>
      </w:r>
      <w:r w:rsidRPr="00B26BD3">
        <w:rPr>
          <w:i/>
          <w:lang w:val="de-DE"/>
        </w:rPr>
        <w:t>Trends Genet</w:t>
      </w:r>
      <w:r w:rsidRPr="00B26BD3">
        <w:rPr>
          <w:lang w:val="de-DE"/>
        </w:rPr>
        <w:t xml:space="preserve"> 18(12)</w:t>
      </w:r>
      <w:r w:rsidRPr="00B26BD3">
        <w:rPr>
          <w:b/>
          <w:lang w:val="de-DE"/>
        </w:rPr>
        <w:t>,</w:t>
      </w:r>
      <w:r w:rsidRPr="00B26BD3">
        <w:rPr>
          <w:lang w:val="de-DE"/>
        </w:rPr>
        <w:t xml:space="preserve"> 613-615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B26BD3">
        <w:rPr>
          <w:lang w:val="de-DE"/>
        </w:rPr>
        <w:t xml:space="preserve">Schrader, A., Welter, B., Hulskamp, M., Hoecker, U., and Uhrig, J.F. (2013). </w:t>
      </w:r>
      <w:r w:rsidRPr="00317CE3">
        <w:t xml:space="preserve">MIDGET connects COP1-dependent development with endoreduplication in Arabidopsis thaliana. </w:t>
      </w:r>
      <w:r w:rsidRPr="00317CE3">
        <w:rPr>
          <w:i/>
        </w:rPr>
        <w:t>Plant J</w:t>
      </w:r>
      <w:r w:rsidRPr="00317CE3">
        <w:t xml:space="preserve"> 75(1)</w:t>
      </w:r>
      <w:r w:rsidRPr="00317CE3">
        <w:rPr>
          <w:b/>
        </w:rPr>
        <w:t>,</w:t>
      </w:r>
      <w:r w:rsidRPr="00317CE3">
        <w:t xml:space="preserve"> 67-79. doi: 10.1111/tpj.12199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Shin, J., Sanchez-Villarreal, A., Davis, A.M., Du, S.X., Berendzen, K.W., Koncz, C., et al. (2017). The metabolic sensor AKIN10 modulates the Arabidopsis circadian clock in a light-dependent manner. </w:t>
      </w:r>
      <w:r w:rsidRPr="00317CE3">
        <w:rPr>
          <w:i/>
        </w:rPr>
        <w:t>Plant Cell Environ</w:t>
      </w:r>
      <w:r w:rsidRPr="00317CE3">
        <w:t xml:space="preserve"> 40(7)</w:t>
      </w:r>
      <w:r w:rsidRPr="00317CE3">
        <w:rPr>
          <w:b/>
        </w:rPr>
        <w:t>,</w:t>
      </w:r>
      <w:r w:rsidRPr="00317CE3">
        <w:t xml:space="preserve"> 997-1008. doi: 10.1111/pce.12903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Wang, C.Q., Guthrie, C., Sarmast, M.K., and Dehesh, K. (2014). BBX19 interacts with CONSTANS to repress FLOWERING LOCUS T transcription, defining a flowering time checkpoint in Arabidopsis. </w:t>
      </w:r>
      <w:r w:rsidRPr="00317CE3">
        <w:rPr>
          <w:i/>
        </w:rPr>
        <w:t>Plant Cell</w:t>
      </w:r>
      <w:r w:rsidRPr="00317CE3">
        <w:t xml:space="preserve"> 26(9)</w:t>
      </w:r>
      <w:r w:rsidRPr="00317CE3">
        <w:rPr>
          <w:b/>
        </w:rPr>
        <w:t>,</w:t>
      </w:r>
      <w:r w:rsidRPr="00317CE3">
        <w:t xml:space="preserve"> 3589-3602. doi: 10.1105/tpc.114.130252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Wang, Y., Wu, J.F., Nakamichi, N., Sakakibara, H., Nam, H.G., and Wu, S.H. (2011). LIGHT-REGULATED WD1 and PSEUDO-RESPONSE REGULATOR9 form a positive feedback regulatory loop in the Arabidopsis circadian clock. </w:t>
      </w:r>
      <w:r w:rsidRPr="00317CE3">
        <w:rPr>
          <w:i/>
        </w:rPr>
        <w:t>Plant Cell</w:t>
      </w:r>
      <w:r w:rsidRPr="00317CE3">
        <w:t xml:space="preserve"> 23(2)</w:t>
      </w:r>
      <w:r w:rsidRPr="00317CE3">
        <w:rPr>
          <w:b/>
        </w:rPr>
        <w:t>,</w:t>
      </w:r>
      <w:r w:rsidRPr="00317CE3">
        <w:t xml:space="preserve"> 486-498. doi: 10.1105/tpc.110.081661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317CE3">
        <w:t xml:space="preserve">Wenden, B., Kozma-Bognar, L., Edwards, K.D., Hall, A.J., Locke, J.C., and Millar, A.J. (2011). Light inputs shape the Arabidopsis circadian system. </w:t>
      </w:r>
      <w:r w:rsidRPr="00317CE3">
        <w:rPr>
          <w:i/>
        </w:rPr>
        <w:t>Plant J</w:t>
      </w:r>
      <w:r w:rsidRPr="00317CE3">
        <w:t xml:space="preserve"> 66(3)</w:t>
      </w:r>
      <w:r w:rsidRPr="00317CE3">
        <w:rPr>
          <w:b/>
        </w:rPr>
        <w:t>,</w:t>
      </w:r>
      <w:r w:rsidRPr="00317CE3">
        <w:t xml:space="preserve"> 480-491. doi: 10.1111/j.1365-313X.2011.04505.x.</w:t>
      </w:r>
    </w:p>
    <w:p w:rsidR="00317CE3" w:rsidRPr="00B26BD3" w:rsidRDefault="00317CE3" w:rsidP="00317CE3">
      <w:pPr>
        <w:pStyle w:val="EndNoteBibliography"/>
        <w:spacing w:after="0"/>
        <w:ind w:left="720" w:hanging="720"/>
        <w:rPr>
          <w:lang w:val="de-DE"/>
        </w:rPr>
      </w:pPr>
      <w:r w:rsidRPr="00317CE3">
        <w:t xml:space="preserve">Yu, S., Galvao, V.C., Zhang, Y.C., Horrer, D., Zhang, T.Q., Hao, Y.H., et al. (2012). Gibberellin regulates the Arabidopsis floral transition through miR156-targeted SQUAMOSA promoter binding-like transcription factors. </w:t>
      </w:r>
      <w:r w:rsidRPr="00B26BD3">
        <w:rPr>
          <w:i/>
          <w:lang w:val="de-DE"/>
        </w:rPr>
        <w:t>Plant Cell</w:t>
      </w:r>
      <w:r w:rsidRPr="00B26BD3">
        <w:rPr>
          <w:lang w:val="de-DE"/>
        </w:rPr>
        <w:t xml:space="preserve"> 24(8)</w:t>
      </w:r>
      <w:r w:rsidRPr="00B26BD3">
        <w:rPr>
          <w:b/>
          <w:lang w:val="de-DE"/>
        </w:rPr>
        <w:t>,</w:t>
      </w:r>
      <w:r w:rsidRPr="00B26BD3">
        <w:rPr>
          <w:lang w:val="de-DE"/>
        </w:rPr>
        <w:t xml:space="preserve"> 3320-3332. doi: 10.1105/tpc.112.101014.</w:t>
      </w:r>
    </w:p>
    <w:p w:rsidR="00317CE3" w:rsidRPr="00317CE3" w:rsidRDefault="00317CE3" w:rsidP="00317CE3">
      <w:pPr>
        <w:pStyle w:val="EndNoteBibliography"/>
        <w:spacing w:after="0"/>
        <w:ind w:left="720" w:hanging="720"/>
      </w:pPr>
      <w:r w:rsidRPr="00B26BD3">
        <w:rPr>
          <w:lang w:val="de-DE"/>
        </w:rPr>
        <w:t xml:space="preserve">Zhang, B., Wang, L., Zeng, L., Zhang, C., and Ma, H. (2015). </w:t>
      </w:r>
      <w:r w:rsidRPr="00317CE3">
        <w:t xml:space="preserve">Arabidopsis TOE proteins convey a photoperiodic signal to antagonize CONSTANS and regulate flowering time. </w:t>
      </w:r>
      <w:r w:rsidRPr="00317CE3">
        <w:rPr>
          <w:i/>
        </w:rPr>
        <w:t>Genes Dev</w:t>
      </w:r>
      <w:r w:rsidRPr="00317CE3">
        <w:t xml:space="preserve"> 29(9)</w:t>
      </w:r>
      <w:r w:rsidRPr="00317CE3">
        <w:rPr>
          <w:b/>
        </w:rPr>
        <w:t>,</w:t>
      </w:r>
      <w:r w:rsidRPr="00317CE3">
        <w:t xml:space="preserve"> 975-987. doi: 10.1101/gad.251520.114.</w:t>
      </w:r>
    </w:p>
    <w:p w:rsidR="00317CE3" w:rsidRPr="00317CE3" w:rsidRDefault="00317CE3" w:rsidP="00317CE3">
      <w:pPr>
        <w:pStyle w:val="EndNoteBibliography"/>
        <w:ind w:left="720" w:hanging="720"/>
      </w:pPr>
      <w:r w:rsidRPr="00317CE3">
        <w:t xml:space="preserve">Zou, Y., Wang, Y., Wang, L., Yang, L., Wang, R., and Li, X. (2013). miR172b controls the transition to autotrophic development inhibited by ABA in Arabidopsis. </w:t>
      </w:r>
      <w:r w:rsidRPr="00317CE3">
        <w:rPr>
          <w:i/>
        </w:rPr>
        <w:t>PLoS One</w:t>
      </w:r>
      <w:r w:rsidRPr="00317CE3">
        <w:t xml:space="preserve"> 8(5)</w:t>
      </w:r>
      <w:r w:rsidRPr="00317CE3">
        <w:rPr>
          <w:b/>
        </w:rPr>
        <w:t>,</w:t>
      </w:r>
      <w:r w:rsidRPr="00317CE3">
        <w:t xml:space="preserve"> e64770. doi: 10.1371/journal.pone.0064770.</w:t>
      </w:r>
    </w:p>
    <w:p w:rsidR="004A7A6F" w:rsidRDefault="00646D54" w:rsidP="001D7FB8">
      <w:pPr>
        <w:pStyle w:val="EndNoteBibliography"/>
        <w:ind w:left="720" w:hanging="720"/>
      </w:pPr>
      <w:r>
        <w:fldChar w:fldCharType="end"/>
      </w:r>
    </w:p>
    <w:sectPr w:rsidR="004A7A6F" w:rsidSect="00742EB2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/>
  <w:defaultTabStop w:val="720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svfezvhxd5zper9e8xtds2r0a2xtxdw05f&quot;&gt;My EndNote Library&lt;record-ids&gt;&lt;item&gt;3653&lt;/item&gt;&lt;item&gt;3806&lt;/item&gt;&lt;item&gt;3840&lt;/item&gt;&lt;item&gt;20441&lt;/item&gt;&lt;item&gt;21726&lt;/item&gt;&lt;item&gt;21764&lt;/item&gt;&lt;item&gt;21889&lt;/item&gt;&lt;item&gt;21899&lt;/item&gt;&lt;/record-ids&gt;&lt;/item&gt;&lt;/Libraries&gt;"/>
  </w:docVars>
  <w:rsids>
    <w:rsidRoot w:val="002B6529"/>
    <w:rsid w:val="000708E5"/>
    <w:rsid w:val="000A2402"/>
    <w:rsid w:val="000A3AC3"/>
    <w:rsid w:val="001061A4"/>
    <w:rsid w:val="001233F1"/>
    <w:rsid w:val="001D5C4B"/>
    <w:rsid w:val="001D7FB8"/>
    <w:rsid w:val="0027064F"/>
    <w:rsid w:val="002B6529"/>
    <w:rsid w:val="002D1F64"/>
    <w:rsid w:val="002D2E3E"/>
    <w:rsid w:val="00317CE3"/>
    <w:rsid w:val="00385C76"/>
    <w:rsid w:val="003F1333"/>
    <w:rsid w:val="004A1D32"/>
    <w:rsid w:val="004A7A6F"/>
    <w:rsid w:val="00562A77"/>
    <w:rsid w:val="00593E34"/>
    <w:rsid w:val="00595C69"/>
    <w:rsid w:val="005C640C"/>
    <w:rsid w:val="005C6E55"/>
    <w:rsid w:val="006035E4"/>
    <w:rsid w:val="006301CB"/>
    <w:rsid w:val="00635A70"/>
    <w:rsid w:val="00646D54"/>
    <w:rsid w:val="006646A7"/>
    <w:rsid w:val="006757FC"/>
    <w:rsid w:val="00742EB2"/>
    <w:rsid w:val="007B39B0"/>
    <w:rsid w:val="007D2600"/>
    <w:rsid w:val="007F7587"/>
    <w:rsid w:val="008007C8"/>
    <w:rsid w:val="00870675"/>
    <w:rsid w:val="008A3327"/>
    <w:rsid w:val="009952B5"/>
    <w:rsid w:val="00997F4E"/>
    <w:rsid w:val="009C685F"/>
    <w:rsid w:val="00A07BBB"/>
    <w:rsid w:val="00A34846"/>
    <w:rsid w:val="00A6657F"/>
    <w:rsid w:val="00AD2556"/>
    <w:rsid w:val="00AD77BF"/>
    <w:rsid w:val="00B07DE5"/>
    <w:rsid w:val="00B26BD3"/>
    <w:rsid w:val="00B67A35"/>
    <w:rsid w:val="00B719A0"/>
    <w:rsid w:val="00CA388B"/>
    <w:rsid w:val="00CB4A63"/>
    <w:rsid w:val="00D43014"/>
    <w:rsid w:val="00D57F6B"/>
    <w:rsid w:val="00D80704"/>
    <w:rsid w:val="00E1650C"/>
    <w:rsid w:val="00E268B1"/>
    <w:rsid w:val="00E73584"/>
    <w:rsid w:val="00F129BD"/>
    <w:rsid w:val="00FF2B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9D4483"/>
  <w15:chartTrackingRefBased/>
  <w15:docId w15:val="{910ED779-A09E-4DC6-9964-1E3C11DA3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233F1"/>
    <w:pPr>
      <w:spacing w:line="360" w:lineRule="auto"/>
      <w:jc w:val="both"/>
    </w:pPr>
    <w:rPr>
      <w:sz w:val="24"/>
    </w:rPr>
  </w:style>
  <w:style w:type="paragraph" w:styleId="berschrift1">
    <w:name w:val="heading 1"/>
    <w:basedOn w:val="Standard"/>
    <w:link w:val="berschrift1Zchn"/>
    <w:uiPriority w:val="9"/>
    <w:qFormat/>
    <w:rsid w:val="001233F1"/>
    <w:pPr>
      <w:spacing w:before="100" w:beforeAutospacing="1" w:after="100" w:afterAutospacing="1"/>
      <w:outlineLvl w:val="0"/>
    </w:pPr>
    <w:rPr>
      <w:rFonts w:eastAsia="Times New Roman" w:cs="Times New Roman"/>
      <w:b/>
      <w:bCs/>
      <w:kern w:val="36"/>
      <w:sz w:val="32"/>
      <w:szCs w:val="28"/>
      <w:lang w:eastAsia="de-DE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233F1"/>
    <w:pPr>
      <w:keepNext/>
      <w:keepLines/>
      <w:spacing w:before="200" w:after="0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233F1"/>
    <w:pPr>
      <w:keepNext/>
      <w:keepLines/>
      <w:spacing w:before="200" w:after="0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basedOn w:val="Standard"/>
    <w:next w:val="berschrift1"/>
    <w:link w:val="berschrift4Zchn"/>
    <w:uiPriority w:val="9"/>
    <w:unhideWhenUsed/>
    <w:qFormat/>
    <w:rsid w:val="001233F1"/>
    <w:pPr>
      <w:keepNext/>
      <w:keepLines/>
      <w:spacing w:before="200" w:after="0"/>
      <w:outlineLvl w:val="3"/>
    </w:pPr>
    <w:rPr>
      <w:rFonts w:eastAsiaTheme="majorEastAsia" w:cstheme="majorBidi"/>
      <w:bCs/>
      <w:iCs/>
      <w:color w:val="000000" w:themeColor="text1"/>
      <w:u w:val="singl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1233F1"/>
    <w:rPr>
      <w:rFonts w:eastAsia="Times New Roman" w:cs="Times New Roman"/>
      <w:b/>
      <w:bCs/>
      <w:kern w:val="36"/>
      <w:sz w:val="32"/>
      <w:szCs w:val="28"/>
      <w:lang w:val="en-US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233F1"/>
    <w:rPr>
      <w:rFonts w:eastAsiaTheme="majorEastAsia" w:cstheme="majorBidi"/>
      <w:b/>
      <w:bCs/>
      <w:sz w:val="28"/>
      <w:szCs w:val="26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233F1"/>
    <w:rPr>
      <w:rFonts w:eastAsiaTheme="majorEastAsia" w:cstheme="majorBidi"/>
      <w:b/>
      <w:bCs/>
      <w:sz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1233F1"/>
    <w:rPr>
      <w:rFonts w:eastAsiaTheme="majorEastAsia" w:cstheme="majorBidi"/>
      <w:bCs/>
      <w:iCs/>
      <w:color w:val="000000" w:themeColor="text1"/>
      <w:sz w:val="24"/>
      <w:u w:val="single"/>
      <w:lang w:val="en-US"/>
    </w:rPr>
  </w:style>
  <w:style w:type="paragraph" w:customStyle="1" w:styleId="Table">
    <w:name w:val="Table"/>
    <w:basedOn w:val="Standard"/>
    <w:qFormat/>
    <w:rsid w:val="001233F1"/>
    <w:pPr>
      <w:spacing w:after="0"/>
    </w:pPr>
    <w:rPr>
      <w:sz w:val="22"/>
    </w:rPr>
  </w:style>
  <w:style w:type="paragraph" w:styleId="Beschriftung">
    <w:name w:val="caption"/>
    <w:basedOn w:val="Standard"/>
    <w:next w:val="Standard"/>
    <w:uiPriority w:val="35"/>
    <w:unhideWhenUsed/>
    <w:qFormat/>
    <w:rsid w:val="002B652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646D5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46D54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Standard"/>
    <w:link w:val="EndNoteBibliographyZchn"/>
    <w:rsid w:val="00646D5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646D54"/>
    <w:rPr>
      <w:rFonts w:ascii="Calibri" w:hAnsi="Calibri" w:cs="Calibri"/>
      <w:noProof/>
      <w:sz w:val="24"/>
    </w:rPr>
  </w:style>
  <w:style w:type="character" w:styleId="Hyperlink">
    <w:name w:val="Hyperlink"/>
    <w:basedOn w:val="Absatz-Standardschriftart"/>
    <w:uiPriority w:val="99"/>
    <w:unhideWhenUsed/>
    <w:rsid w:val="008A3327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8A332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29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0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811</Words>
  <Characters>44529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bara Paffendorf</dc:creator>
  <cp:keywords/>
  <dc:description/>
  <cp:lastModifiedBy>AS</cp:lastModifiedBy>
  <cp:revision>3</cp:revision>
  <dcterms:created xsi:type="dcterms:W3CDTF">2019-08-11T15:23:00Z</dcterms:created>
  <dcterms:modified xsi:type="dcterms:W3CDTF">2019-08-11T15:23:00Z</dcterms:modified>
</cp:coreProperties>
</file>